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A60DDB">
        <w:rPr>
          <w:rFonts w:ascii="Times New Roman" w:hAnsi="Times New Roman" w:cs="Times New Roman"/>
          <w:sz w:val="24"/>
          <w:szCs w:val="24"/>
        </w:rPr>
        <w:t>Runtian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3119FFEC"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nd we re-identi</w:t>
      </w:r>
      <w:r w:rsidR="00A81DE2" w:rsidRPr="005B5A38">
        <w:rPr>
          <w:rFonts w:ascii="Times New Roman" w:hAnsi="Times New Roman" w:cs="Times New Roman"/>
          <w:sz w:val="24"/>
          <w:szCs w:val="24"/>
        </w:rPr>
        <w:t xml:space="preserve">fied </w:t>
      </w:r>
      <w:r w:rsidRPr="005B5A38">
        <w:rPr>
          <w:rFonts w:ascii="Times New Roman" w:hAnsi="Times New Roman" w:cs="Times New Roman"/>
          <w:sz w:val="24"/>
          <w:szCs w:val="24"/>
        </w:rPr>
        <w:t xml:space="preserve">23 </w:t>
      </w:r>
      <w:r w:rsidR="00A81DE2" w:rsidRPr="005B5A38">
        <w:rPr>
          <w:rFonts w:ascii="Times New Roman" w:hAnsi="Times New Roman" w:cs="Times New Roman"/>
          <w:sz w:val="24"/>
          <w:szCs w:val="24"/>
        </w:rPr>
        <w:t>signatures in the classification system used in the</w:t>
      </w:r>
      <w:r w:rsidRPr="005B5A38">
        <w:rPr>
          <w:rFonts w:ascii="Times New Roman" w:hAnsi="Times New Roman" w:cs="Times New Roman"/>
          <w:sz w:val="24"/>
          <w:szCs w:val="24"/>
        </w:rPr>
        <w:t xml:space="preserve"> COSMIC</w:t>
      </w:r>
      <w:r w:rsidR="00AF127D" w:rsidRPr="005B5A38">
        <w:rPr>
          <w:rFonts w:ascii="Times New Roman" w:hAnsi="Times New Roman" w:cs="Times New Roman" w:hint="eastAsia"/>
          <w:sz w:val="24"/>
          <w:szCs w:val="24"/>
        </w:rPr>
        <w:t xml:space="preserve"> reference database of signatures</w:t>
      </w:r>
      <w:r w:rsidRPr="005B5A38">
        <w:rPr>
          <w:rFonts w:ascii="Times New Roman" w:hAnsi="Times New Roman" w:cs="Times New Roman"/>
          <w:sz w:val="24"/>
          <w:szCs w:val="24"/>
        </w:rPr>
        <w:t xml:space="preserve">. </w:t>
      </w:r>
      <w:r w:rsidR="00280D5C" w:rsidRPr="005B5A38">
        <w:rPr>
          <w:rFonts w:ascii="Times New Roman" w:hAnsi="Times New Roman" w:cs="Times New Roman" w:hint="eastAsia"/>
          <w:sz w:val="24"/>
          <w:szCs w:val="24"/>
        </w:rPr>
        <w:t>Of note</w:t>
      </w:r>
      <w:r w:rsidR="00374059" w:rsidRPr="005B5A38">
        <w:rPr>
          <w:rFonts w:ascii="Times New Roman" w:hAnsi="Times New Roman" w:cs="Times New Roman" w:hint="eastAsia"/>
          <w:sz w:val="24"/>
          <w:szCs w:val="24"/>
        </w:rPr>
        <w:t xml:space="preserve">, </w:t>
      </w:r>
      <w:r w:rsidR="00AC0224" w:rsidRPr="005B5A38">
        <w:rPr>
          <w:rFonts w:ascii="Times New Roman" w:hAnsi="Times New Roman" w:cs="Times New Roman"/>
          <w:sz w:val="24"/>
          <w:szCs w:val="24"/>
        </w:rPr>
        <w:t xml:space="preserve">in cell-line experiments </w:t>
      </w:r>
      <w:r w:rsidR="00374059" w:rsidRPr="005B5A38">
        <w:rPr>
          <w:rFonts w:ascii="Times New Roman" w:hAnsi="Times New Roman" w:cs="Times New Roman" w:hint="eastAsia"/>
          <w:sz w:val="24"/>
          <w:szCs w:val="24"/>
        </w:rPr>
        <w:t>w</w:t>
      </w:r>
      <w:r w:rsidRPr="005B5A38">
        <w:rPr>
          <w:rFonts w:ascii="Times New Roman" w:hAnsi="Times New Roman" w:cs="Times New Roman"/>
          <w:sz w:val="24"/>
          <w:szCs w:val="24"/>
        </w:rPr>
        <w:t>e</w:t>
      </w:r>
      <w:r w:rsidR="00814D3A" w:rsidRPr="005B5A38">
        <w:rPr>
          <w:rFonts w:ascii="Times New Roman" w:hAnsi="Times New Roman" w:cs="Times New Roman" w:hint="eastAsia"/>
          <w:sz w:val="24"/>
          <w:szCs w:val="24"/>
        </w:rPr>
        <w:t xml:space="preserve"> showed that </w:t>
      </w:r>
      <w:r w:rsidRPr="005B5A38">
        <w:rPr>
          <w:rFonts w:ascii="Times New Roman" w:hAnsi="Times New Roman" w:cs="Times New Roman"/>
          <w:sz w:val="24"/>
          <w:szCs w:val="24"/>
        </w:rPr>
        <w:t>one</w:t>
      </w:r>
      <w:r w:rsidR="00761EAE" w:rsidRPr="005B5A38">
        <w:rPr>
          <w:rFonts w:ascii="Times New Roman" w:hAnsi="Times New Roman" w:cs="Times New Roman" w:hint="eastAsia"/>
          <w:sz w:val="24"/>
          <w:szCs w:val="24"/>
        </w:rPr>
        <w:t xml:space="preserve"> </w:t>
      </w:r>
      <w:r w:rsidR="00057B9B">
        <w:rPr>
          <w:rFonts w:ascii="Times New Roman" w:hAnsi="Times New Roman" w:cs="Times New Roman" w:hint="eastAsia"/>
          <w:sz w:val="24"/>
          <w:szCs w:val="24"/>
        </w:rPr>
        <w:t xml:space="preserve">pair of </w:t>
      </w:r>
      <w:r w:rsidRPr="005B5A38">
        <w:rPr>
          <w:rFonts w:ascii="Times New Roman" w:hAnsi="Times New Roman" w:cs="Times New Roman"/>
          <w:sz w:val="24"/>
          <w:szCs w:val="24"/>
        </w:rPr>
        <w:t>novel signature, H_ID29</w:t>
      </w:r>
      <w:r w:rsidR="00057B9B">
        <w:rPr>
          <w:rFonts w:ascii="Times New Roman" w:hAnsi="Times New Roman" w:cs="Times New Roman" w:hint="eastAsia"/>
          <w:sz w:val="24"/>
          <w:szCs w:val="24"/>
        </w:rPr>
        <w:t xml:space="preserve"> and InsDel29, </w:t>
      </w:r>
      <w:r w:rsidR="005509B5" w:rsidRPr="005B5A38">
        <w:rPr>
          <w:rFonts w:ascii="Times New Roman" w:hAnsi="Times New Roman" w:cs="Times New Roman"/>
          <w:sz w:val="24"/>
          <w:szCs w:val="24"/>
        </w:rPr>
        <w:t>reflects</w:t>
      </w:r>
      <w:r w:rsidRPr="005B5A38">
        <w:rPr>
          <w:rFonts w:ascii="Times New Roman" w:hAnsi="Times New Roman" w:cs="Times New Roman"/>
          <w:sz w:val="24"/>
          <w:szCs w:val="24"/>
        </w:rPr>
        <w:t xml:space="preserve"> </w:t>
      </w:r>
      <w:r w:rsidR="008C790A" w:rsidRPr="005B5A38">
        <w:rPr>
          <w:rFonts w:ascii="Times New Roman" w:hAnsi="Times New Roman" w:cs="Times New Roman"/>
          <w:sz w:val="24"/>
          <w:szCs w:val="24"/>
        </w:rPr>
        <w:t>transcription-associated mutagenesis by topoisomerase 1 at sites of ribonucleotides incorporated in genomic DNA</w:t>
      </w:r>
      <w:r w:rsidRPr="005B5A38">
        <w:rPr>
          <w:rFonts w:ascii="Times New Roman" w:hAnsi="Times New Roman" w:cs="Times New Roman"/>
          <w:sz w:val="24"/>
          <w:szCs w:val="24"/>
        </w:rPr>
        <w:t xml:space="preserve">. </w:t>
      </w:r>
      <w:r w:rsidR="00A81DE2" w:rsidRPr="005B5A38">
        <w:rPr>
          <w:rFonts w:ascii="Times New Roman" w:hAnsi="Times New Roman" w:cs="Times New Roman"/>
          <w:sz w:val="24"/>
          <w:szCs w:val="24"/>
        </w:rPr>
        <w:t>Among the nove</w:t>
      </w:r>
      <w:r w:rsidR="00A81DE2">
        <w:rPr>
          <w:rFonts w:ascii="Times New Roman" w:hAnsi="Times New Roman" w:cs="Times New Roman"/>
          <w:sz w:val="24"/>
          <w:szCs w:val="24"/>
        </w:rPr>
        <w:t>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xml:space="preserve">, which were analyzed more extensively </w:t>
      </w:r>
      <w:r w:rsidR="005B5A38">
        <w:rPr>
          <w:rFonts w:ascii="Times New Roman" w:hAnsi="Times New Roman" w:cs="Times New Roman" w:hint="eastAsia"/>
          <w:sz w:val="24"/>
          <w:szCs w:val="24"/>
        </w:rPr>
        <w:t>in this stu</w:t>
      </w:r>
      <w:r w:rsidR="005B5A38" w:rsidRPr="00181604">
        <w:rPr>
          <w:rFonts w:ascii="Times New Roman" w:hAnsi="Times New Roman" w:cs="Times New Roman" w:hint="eastAsia"/>
          <w:sz w:val="24"/>
          <w:szCs w:val="24"/>
        </w:rPr>
        <w:t>dy</w:t>
      </w:r>
      <w:r w:rsidRPr="00181604">
        <w:rPr>
          <w:rFonts w:ascii="Times New Roman" w:hAnsi="Times New Roman" w:cs="Times New Roman"/>
          <w:sz w:val="24"/>
          <w:szCs w:val="24"/>
        </w:rPr>
        <w:t xml:space="preserve">. Notably, </w:t>
      </w:r>
      <w:r w:rsidR="00A81DE2" w:rsidRPr="00181604">
        <w:rPr>
          <w:rFonts w:ascii="Times New Roman" w:hAnsi="Times New Roman" w:cs="Times New Roman"/>
          <w:sz w:val="24"/>
          <w:szCs w:val="24"/>
        </w:rPr>
        <w:t xml:space="preserve">the prevalences of </w:t>
      </w:r>
      <w:r w:rsidR="001338F9" w:rsidRPr="00181604">
        <w:rPr>
          <w:rFonts w:ascii="Times New Roman" w:hAnsi="Times New Roman" w:cs="Times New Roman" w:hint="eastAsia"/>
          <w:sz w:val="24"/>
          <w:szCs w:val="24"/>
        </w:rPr>
        <w:t>9</w:t>
      </w:r>
      <w:r w:rsidR="001338F9" w:rsidRPr="00181604">
        <w:rPr>
          <w:rFonts w:ascii="Times New Roman" w:hAnsi="Times New Roman" w:cs="Times New Roman"/>
          <w:sz w:val="24"/>
          <w:szCs w:val="24"/>
        </w:rPr>
        <w:t xml:space="preserve"> </w:t>
      </w:r>
      <w:r w:rsidR="006B26E7" w:rsidRPr="00181604">
        <w:rPr>
          <w:rFonts w:ascii="Times New Roman" w:hAnsi="Times New Roman" w:cs="Times New Roman" w:hint="eastAsia"/>
          <w:sz w:val="24"/>
          <w:szCs w:val="24"/>
        </w:rPr>
        <w:t>Indel</w:t>
      </w:r>
      <w:r w:rsidRPr="00181604">
        <w:rPr>
          <w:rFonts w:ascii="Times New Roman" w:hAnsi="Times New Roman" w:cs="Times New Roman"/>
          <w:sz w:val="24"/>
          <w:szCs w:val="24"/>
        </w:rPr>
        <w:t xml:space="preserve"> signatures </w:t>
      </w:r>
      <w:r w:rsidR="00814D3A" w:rsidRPr="00181604">
        <w:rPr>
          <w:rFonts w:ascii="Times New Roman" w:hAnsi="Times New Roman" w:cs="Times New Roman"/>
          <w:sz w:val="24"/>
          <w:szCs w:val="24"/>
        </w:rPr>
        <w:t>differe</w:t>
      </w:r>
      <w:r w:rsidR="00A81DE2" w:rsidRPr="00181604">
        <w:rPr>
          <w:rFonts w:ascii="Times New Roman" w:hAnsi="Times New Roman" w:cs="Times New Roman"/>
          <w:sz w:val="24"/>
          <w:szCs w:val="24"/>
        </w:rPr>
        <w:t>d significantly</w:t>
      </w:r>
      <w:r w:rsidR="00814D3A" w:rsidRPr="00181604">
        <w:rPr>
          <w:rFonts w:ascii="Times New Roman" w:hAnsi="Times New Roman" w:cs="Times New Roman" w:hint="eastAsia"/>
          <w:sz w:val="24"/>
          <w:szCs w:val="24"/>
        </w:rPr>
        <w:t xml:space="preserve"> by </w:t>
      </w:r>
      <w:r w:rsidRPr="00181604">
        <w:rPr>
          <w:rFonts w:ascii="Times New Roman" w:hAnsi="Times New Roman" w:cs="Times New Roman"/>
          <w:sz w:val="24"/>
          <w:szCs w:val="24"/>
        </w:rPr>
        <w:t>gender</w:t>
      </w:r>
      <w:r w:rsidR="00814D3A" w:rsidRPr="00181604">
        <w:rPr>
          <w:rFonts w:ascii="Times New Roman" w:hAnsi="Times New Roman" w:cs="Times New Roman" w:hint="eastAsia"/>
          <w:sz w:val="24"/>
          <w:szCs w:val="24"/>
        </w:rPr>
        <w:t xml:space="preserve"> within particular cancer types</w:t>
      </w:r>
      <w:r w:rsidRPr="00181604">
        <w:rPr>
          <w:rFonts w:ascii="Times New Roman" w:hAnsi="Times New Roman" w:cs="Times New Roman"/>
          <w:sz w:val="24"/>
          <w:szCs w:val="24"/>
        </w:rPr>
        <w:t xml:space="preserve">. </w:t>
      </w:r>
      <w:r w:rsidR="00814D3A" w:rsidRPr="00181604">
        <w:rPr>
          <w:rFonts w:ascii="Times New Roman" w:hAnsi="Times New Roman" w:cs="Times New Roman" w:hint="eastAsia"/>
          <w:sz w:val="24"/>
          <w:szCs w:val="24"/>
        </w:rPr>
        <w:t>E</w:t>
      </w:r>
      <w:r w:rsidRPr="00181604">
        <w:rPr>
          <w:rFonts w:ascii="Times New Roman" w:hAnsi="Times New Roman" w:cs="Times New Roman"/>
          <w:sz w:val="24"/>
          <w:szCs w:val="24"/>
        </w:rPr>
        <w:t>xam</w:t>
      </w:r>
      <w:r w:rsidRPr="006E1387">
        <w:rPr>
          <w:rFonts w:ascii="Times New Roman" w:hAnsi="Times New Roman" w:cs="Times New Roman"/>
          <w:sz w:val="24"/>
          <w:szCs w:val="24"/>
        </w:rPr>
        <w:t xml:space="preserve">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w:t>
      </w:r>
      <w:r w:rsidR="006D410D">
        <w:rPr>
          <w:rFonts w:ascii="Times New Roman" w:hAnsi="Times New Roman" w:cs="Times New Roman" w:hint="eastAsia"/>
          <w:sz w:val="24"/>
          <w:szCs w:val="24"/>
        </w:rPr>
        <w:t xml:space="preserve"> and InsDel3</w:t>
      </w:r>
      <w:r w:rsidRPr="006E1387">
        <w:rPr>
          <w:rFonts w:ascii="Times New Roman" w:hAnsi="Times New Roman" w:cs="Times New Roman"/>
          <w:sz w:val="24"/>
          <w:szCs w:val="24"/>
        </w:rPr>
        <w:t>,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005C698F">
        <w:rPr>
          <w:rFonts w:ascii="Times New Roman" w:hAnsi="Times New Roman" w:cs="Times New Roman" w:hint="eastAsia"/>
          <w:sz w:val="24"/>
          <w:szCs w:val="24"/>
        </w:rPr>
        <w:t>Indels</w:t>
      </w:r>
      <w:r w:rsidRPr="006E1387">
        <w:rPr>
          <w:rFonts w:ascii="Times New Roman" w:hAnsi="Times New Roman" w:cs="Times New Roman"/>
          <w:sz w:val="24"/>
          <w:szCs w:val="24"/>
        </w:rPr>
        <w:t xml:space="preserve">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00181604">
        <w:rPr>
          <w:rFonts w:ascii="Times New Roman" w:hAnsi="Times New Roman" w:cs="Times New Roman" w:hint="eastAsia"/>
          <w:sz w:val="24"/>
          <w:szCs w:val="24"/>
        </w:rPr>
        <w:t xml:space="preserve"> in Lung and L</w:t>
      </w:r>
      <w:r w:rsidR="00181604">
        <w:rPr>
          <w:rFonts w:ascii="Times New Roman" w:hAnsi="Times New Roman" w:cs="Times New Roman"/>
          <w:sz w:val="24"/>
          <w:szCs w:val="24"/>
        </w:rPr>
        <w:t>i</w:t>
      </w:r>
      <w:r w:rsidR="00181604">
        <w:rPr>
          <w:rFonts w:ascii="Times New Roman" w:hAnsi="Times New Roman" w:cs="Times New Roman" w:hint="eastAsia"/>
          <w:sz w:val="24"/>
          <w:szCs w:val="24"/>
        </w:rPr>
        <w:t>ver cancers</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w:t>
      </w:r>
      <w:r w:rsidR="005C698F">
        <w:rPr>
          <w:rFonts w:ascii="Times New Roman" w:hAnsi="Times New Roman" w:cs="Times New Roman" w:hint="eastAsia"/>
          <w:sz w:val="24"/>
          <w:szCs w:val="24"/>
        </w:rPr>
        <w:t>Indel</w:t>
      </w:r>
      <w:r w:rsidRPr="00065370">
        <w:rPr>
          <w:rFonts w:ascii="Times New Roman" w:hAnsi="Times New Roman" w:cs="Times New Roman"/>
          <w:sz w:val="24"/>
          <w:szCs w:val="24"/>
        </w:rPr>
        <w:t xml:space="preserve">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w:t>
      </w:r>
      <w:r w:rsidR="000D57D3">
        <w:rPr>
          <w:rFonts w:ascii="Times New Roman" w:hAnsi="Times New Roman" w:cs="Times New Roman" w:hint="eastAsia"/>
          <w:sz w:val="24"/>
          <w:szCs w:val="24"/>
        </w:rPr>
        <w:t xml:space="preserve">indel signatures left by </w:t>
      </w:r>
      <w:r w:rsidR="0098046D">
        <w:rPr>
          <w:rFonts w:ascii="Times New Roman" w:hAnsi="Times New Roman" w:cs="Times New Roman" w:hint="eastAsia"/>
          <w:sz w:val="24"/>
          <w:szCs w:val="24"/>
        </w:rPr>
        <w:t>defective MMR</w:t>
      </w:r>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lastRenderedPageBreak/>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6175ACF7"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8201EF" w:rsidRPr="008201EF">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8201EF">
        <w:rPr>
          <w:rFonts w:ascii="Times New Roman" w:hAnsi="Times New Roman" w:cs="Times New Roman" w:hint="eastAsia"/>
          <w:sz w:val="24"/>
          <w:szCs w:val="24"/>
        </w:rPr>
        <w:instrText> </w:instrText>
      </w:r>
      <w:r w:rsidR="008201EF">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085CF658" w14:textId="50EB0CD9" w:rsidR="00F57D85" w:rsidRPr="00B8798B" w:rsidRDefault="00CA73E4" w:rsidP="00F57D85">
      <w:pPr>
        <w:spacing w:line="480" w:lineRule="auto"/>
        <w:rPr>
          <w:ins w:id="1" w:author="Steve Rozen, Ph.D." w:date="2025-07-17T19:00:00Z" w16du:dateUtc="2025-07-17T23:00:00Z"/>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2"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ins w:id="2" w:author="Steve Rozen, Ph.D." w:date="2025-07-17T19:00:00Z" w16du:dateUtc="2025-07-17T23:00:00Z">
        <w:r w:rsidR="00F57D85">
          <w:rPr>
            <w:rFonts w:ascii="Times New Roman" w:hAnsi="Times New Roman" w:cs="Times New Roman"/>
            <w:sz w:val="24"/>
            <w:szCs w:val="24"/>
          </w:rPr>
          <w:t xml:space="preserve">In this paper we have followed the convention of designating Indel83 signatures with the prefix ID (e.g. </w:t>
        </w:r>
      </w:ins>
      <w:ins w:id="3" w:author="Steve Rozen, Ph.D." w:date="2025-07-17T19:01:00Z" w16du:dateUtc="2025-07-17T23:01:00Z">
        <w:r w:rsidR="00F57D85">
          <w:rPr>
            <w:rFonts w:ascii="Times New Roman" w:hAnsi="Times New Roman" w:cs="Times New Roman"/>
            <w:sz w:val="24"/>
            <w:szCs w:val="24"/>
          </w:rPr>
          <w:t>ID23 in Figure 1A)</w:t>
        </w:r>
      </w:ins>
      <w:ins w:id="4" w:author="Steve Rozen, Ph.D." w:date="2025-07-17T19:00:00Z" w16du:dateUtc="2025-07-17T23:00:00Z">
        <w:r w:rsidR="00F57D85">
          <w:rPr>
            <w:rFonts w:ascii="Times New Roman" w:hAnsi="Times New Roman" w:cs="Times New Roman"/>
            <w:sz w:val="24"/>
            <w:szCs w:val="24"/>
          </w:rPr>
          <w:t>, and Indel89 signatures with the prefix InsDel</w:t>
        </w:r>
      </w:ins>
      <w:ins w:id="5" w:author="Steve Rozen, Ph.D." w:date="2025-07-17T19:01:00Z" w16du:dateUtc="2025-07-17T23:01:00Z">
        <w:r w:rsidR="00F57D85">
          <w:rPr>
            <w:rFonts w:ascii="Times New Roman" w:hAnsi="Times New Roman" w:cs="Times New Roman"/>
            <w:sz w:val="24"/>
            <w:szCs w:val="24"/>
          </w:rPr>
          <w:t xml:space="preserve"> (e.g. InsDel23 in Figure 1B)</w:t>
        </w:r>
      </w:ins>
      <w:ins w:id="6" w:author="Steve Rozen, Ph.D." w:date="2025-07-17T19:00:00Z" w16du:dateUtc="2025-07-17T23:00:00Z">
        <w:r w:rsidR="00F57D85">
          <w:rPr>
            <w:rFonts w:ascii="Times New Roman" w:hAnsi="Times New Roman" w:cs="Times New Roman"/>
            <w:sz w:val="24"/>
            <w:szCs w:val="24"/>
          </w:rPr>
          <w:t>. We have based the numbering of signatures on the number in &lt;ref cosmic&gt;, and when a single Indel83 signature maps to several Indel89 signatures, we distinguish them by single-letter suffixes: for example, ID1 is subdivided into InsDel1a, InsDel1b, InsDel1c, and InsDel1d.</w:t>
        </w:r>
      </w:ins>
    </w:p>
    <w:p w14:paraId="4C1458A5" w14:textId="4D0861D6" w:rsidR="0081479B" w:rsidDel="00C218FA" w:rsidRDefault="0081479B" w:rsidP="008A1C58">
      <w:pPr>
        <w:spacing w:line="480" w:lineRule="auto"/>
        <w:rPr>
          <w:del w:id="7" w:author="Steve Rozen, Ph.D." w:date="2025-07-17T20:18:00Z" w16du:dateUtc="2025-07-18T00:18:00Z"/>
          <w:rFonts w:ascii="Times New Roman" w:hAnsi="Times New Roman" w:cs="Times New Roman"/>
          <w:sz w:val="24"/>
          <w:szCs w:val="24"/>
        </w:rPr>
      </w:pPr>
    </w:p>
    <w:p w14:paraId="60479F4D" w14:textId="1394E37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w:t>
      </w:r>
      <w:ins w:id="8" w:author="Steve Rozen, Ph.D." w:date="2025-07-17T17:34:00Z" w16du:dateUtc="2025-07-17T21:34:00Z">
        <w:r w:rsidR="00B93AE4">
          <w:rPr>
            <w:rFonts w:ascii="Times New Roman" w:hAnsi="Times New Roman" w:cs="Times New Roman"/>
            <w:sz w:val="24"/>
            <w:szCs w:val="24"/>
          </w:rPr>
          <w:t xml:space="preserve">deleted or inserted </w:t>
        </w:r>
      </w:ins>
      <w:r w:rsidRPr="00B8798B">
        <w:rPr>
          <w:rFonts w:ascii="Times New Roman" w:hAnsi="Times New Roman" w:cs="Times New Roman"/>
          <w:sz w:val="24"/>
          <w:szCs w:val="24"/>
        </w:rPr>
        <w:t>base (conventionally shown as pyrimidines, C or T), and the sequence context, including the number of flanking C or T residues</w:t>
      </w:r>
      <w:ins w:id="9" w:author="Steve Rozen, Ph.D." w:date="2025-07-17T17:35:00Z" w16du:dateUtc="2025-07-17T21:35:00Z">
        <w:r w:rsidR="00B93AE4">
          <w:rPr>
            <w:rFonts w:ascii="Times New Roman" w:hAnsi="Times New Roman" w:cs="Times New Roman"/>
            <w:sz w:val="24"/>
            <w:szCs w:val="24"/>
          </w:rPr>
          <w:t xml:space="preserve"> (Figure </w:t>
        </w:r>
      </w:ins>
      <w:ins w:id="10" w:author="Steve Rozen, Ph.D." w:date="2025-07-17T17:37:00Z" w16du:dateUtc="2025-07-17T21:37:00Z">
        <w:r w:rsidR="00B93AE4">
          <w:rPr>
            <w:rFonts w:ascii="Times New Roman" w:hAnsi="Times New Roman" w:cs="Times New Roman"/>
            <w:sz w:val="24"/>
            <w:szCs w:val="24"/>
          </w:rPr>
          <w:t>1</w:t>
        </w:r>
      </w:ins>
      <w:ins w:id="11" w:author="Steve Rozen, Ph.D." w:date="2025-07-17T17:35:00Z" w16du:dateUtc="2025-07-17T21:35:00Z">
        <w:r w:rsidR="00B93AE4">
          <w:rPr>
            <w:rFonts w:ascii="Times New Roman" w:hAnsi="Times New Roman" w:cs="Times New Roman"/>
            <w:sz w:val="24"/>
            <w:szCs w:val="24"/>
          </w:rPr>
          <w:t>A)</w:t>
        </w:r>
      </w:ins>
      <w:r w:rsidRPr="00B8798B">
        <w:rPr>
          <w:rFonts w:ascii="Times New Roman" w:hAnsi="Times New Roman" w:cs="Times New Roman"/>
          <w:sz w:val="24"/>
          <w:szCs w:val="24"/>
        </w:rPr>
        <w:t>. Larger indels are further classified by their occu</w:t>
      </w:r>
      <w:r w:rsidRPr="00B8798B">
        <w:rPr>
          <w:rFonts w:ascii="Times New Roman" w:hAnsi="Times New Roman" w:cs="Times New Roman" w:hint="eastAsia"/>
          <w:sz w:val="24"/>
          <w:szCs w:val="24"/>
        </w:rPr>
        <w:t xml:space="preserve">rrence within repetitive sequences </w:t>
      </w:r>
      <w:ins w:id="12" w:author="Steve Rozen, Ph.D." w:date="2025-07-17T17:39:00Z" w16du:dateUtc="2025-07-17T21:39:00Z">
        <w:r w:rsidR="00B93AE4">
          <w:rPr>
            <w:rFonts w:ascii="Times New Roman" w:hAnsi="Times New Roman" w:cs="Times New Roman"/>
            <w:sz w:val="24"/>
            <w:szCs w:val="24"/>
          </w:rPr>
          <w:t xml:space="preserve">(i.e. microsatellite, simple tandem repeat) </w:t>
        </w:r>
      </w:ins>
      <w:r w:rsidRPr="00B8798B">
        <w:rPr>
          <w:rFonts w:ascii="Times New Roman" w:hAnsi="Times New Roman" w:cs="Times New Roman" w:hint="eastAsia"/>
          <w:sz w:val="24"/>
          <w:szCs w:val="24"/>
        </w:rPr>
        <w:t xml:space="preserve">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w:t>
      </w:r>
      <w:ins w:id="13" w:author="Steve Rozen, Ph.D." w:date="2025-07-17T17:40:00Z" w16du:dateUtc="2025-07-17T21:40:00Z">
        <w:r w:rsidR="00B93AE4">
          <w:rPr>
            <w:rFonts w:ascii="Times New Roman" w:hAnsi="Times New Roman" w:cs="Times New Roman"/>
            <w:sz w:val="24"/>
            <w:szCs w:val="24"/>
          </w:rPr>
          <w:t xml:space="preserve"> in length</w:t>
        </w:r>
      </w:ins>
      <w:r w:rsidRPr="00B8798B">
        <w:rPr>
          <w:rFonts w:ascii="Times New Roman" w:hAnsi="Times New Roman" w:cs="Times New Roman" w:hint="eastAsia"/>
          <w:sz w:val="24"/>
          <w:szCs w:val="24"/>
        </w:rPr>
        <w:t xml:space="preserve"> </w:t>
      </w:r>
      <w:del w:id="14" w:author="Steve Rozen, Ph.D." w:date="2025-07-17T17:40:00Z" w16du:dateUtc="2025-07-17T21:40:00Z">
        <w:r w:rsidRPr="00B8798B" w:rsidDel="00CD0F70">
          <w:rPr>
            <w:rFonts w:ascii="Times New Roman" w:hAnsi="Times New Roman" w:cs="Times New Roman" w:hint="eastAsia"/>
            <w:sz w:val="24"/>
            <w:szCs w:val="24"/>
          </w:rPr>
          <w:delText>in non-</w:delText>
        </w:r>
      </w:del>
      <w:ins w:id="15" w:author="Steve Rozen, Ph.D." w:date="2025-07-17T17:40:00Z" w16du:dateUtc="2025-07-17T21:40:00Z">
        <w:r w:rsidR="00CD0F70">
          <w:rPr>
            <w:rFonts w:ascii="Times New Roman" w:hAnsi="Times New Roman" w:cs="Times New Roman"/>
            <w:sz w:val="24"/>
            <w:szCs w:val="24"/>
          </w:rPr>
          <w:t xml:space="preserve">outside of </w:t>
        </w:r>
      </w:ins>
      <w:r w:rsidRPr="00B8798B">
        <w:rPr>
          <w:rFonts w:ascii="Times New Roman" w:hAnsi="Times New Roman" w:cs="Times New Roman" w:hint="eastAsia"/>
          <w:sz w:val="24"/>
          <w:szCs w:val="24"/>
        </w:rPr>
        <w:t xml:space="preserve">repetitive </w:t>
      </w:r>
      <w:del w:id="16" w:author="Steve Rozen, Ph.D." w:date="2025-07-17T17:40:00Z" w16du:dateUtc="2025-07-17T21:40:00Z">
        <w:r w:rsidRPr="00B8798B" w:rsidDel="00CD0F70">
          <w:rPr>
            <w:rFonts w:ascii="Times New Roman" w:hAnsi="Times New Roman" w:cs="Times New Roman" w:hint="eastAsia"/>
            <w:sz w:val="24"/>
            <w:szCs w:val="24"/>
          </w:rPr>
          <w:delText>regions</w:delText>
        </w:r>
      </w:del>
      <w:ins w:id="17" w:author="Steve Rozen, Ph.D." w:date="2025-07-17T17:40:00Z" w16du:dateUtc="2025-07-17T21:40:00Z">
        <w:r w:rsidR="00CD0F70">
          <w:rPr>
            <w:rFonts w:ascii="Times New Roman" w:hAnsi="Times New Roman" w:cs="Times New Roman"/>
            <w:sz w:val="24"/>
            <w:szCs w:val="24"/>
          </w:rPr>
          <w:t>sequences</w:t>
        </w:r>
      </w:ins>
      <w:r w:rsidRPr="00B8798B">
        <w:rPr>
          <w:rFonts w:ascii="Times New Roman" w:hAnsi="Times New Roman" w:cs="Times New Roman" w:hint="eastAsia"/>
          <w:sz w:val="24"/>
          <w:szCs w:val="24"/>
        </w:rPr>
        <w:t>, by the presence of microhomology</w:t>
      </w:r>
      <w:ins w:id="18" w:author="Steve Rozen, Ph.D." w:date="2025-07-17T17:40:00Z" w16du:dateUtc="2025-07-17T21:40:00Z">
        <w:r w:rsidR="00CD0F70">
          <w:rPr>
            <w:rFonts w:ascii="Times New Roman" w:hAnsi="Times New Roman" w:cs="Times New Roman"/>
            <w:sz w:val="24"/>
            <w:szCs w:val="24"/>
          </w:rPr>
          <w:t xml:space="preserve">. </w:t>
        </w:r>
      </w:ins>
      <w:ins w:id="19" w:author="Steve Rozen, Ph.D." w:date="2025-07-17T17:42:00Z" w16du:dateUtc="2025-07-17T21:42:00Z">
        <w:r w:rsidR="00CD0F70">
          <w:rPr>
            <w:rFonts w:ascii="Times New Roman" w:hAnsi="Times New Roman" w:cs="Times New Roman"/>
            <w:sz w:val="24"/>
            <w:szCs w:val="24"/>
          </w:rPr>
          <w:t>M</w:t>
        </w:r>
      </w:ins>
      <w:ins w:id="20" w:author="Steve Rozen, Ph.D." w:date="2025-07-17T17:40:00Z" w16du:dateUtc="2025-07-17T21:40:00Z">
        <w:r w:rsidR="00CD0F70">
          <w:rPr>
            <w:rFonts w:ascii="Times New Roman" w:hAnsi="Times New Roman" w:cs="Times New Roman"/>
            <w:sz w:val="24"/>
            <w:szCs w:val="24"/>
          </w:rPr>
          <w:t>icrohomology</w:t>
        </w:r>
      </w:ins>
      <w:ins w:id="21" w:author="Steve Rozen, Ph.D." w:date="2025-07-17T17:56:00Z" w16du:dateUtc="2025-07-17T21:56:00Z">
        <w:r w:rsidR="004077CF">
          <w:rPr>
            <w:rFonts w:ascii="Times New Roman" w:hAnsi="Times New Roman" w:cs="Times New Roman"/>
            <w:sz w:val="24"/>
            <w:szCs w:val="24"/>
          </w:rPr>
          <w:t>, which is</w:t>
        </w:r>
      </w:ins>
      <w:del w:id="22" w:author="Steve Rozen, Ph.D." w:date="2025-07-17T17:41:00Z" w16du:dateUtc="2025-07-17T21:41:00Z">
        <w:r w:rsidRPr="00B8798B" w:rsidDel="00CD0F70">
          <w:rPr>
            <w:rFonts w:ascii="Times New Roman" w:hAnsi="Times New Roman" w:cs="Times New Roman" w:hint="eastAsia"/>
            <w:sz w:val="24"/>
            <w:szCs w:val="24"/>
          </w:rPr>
          <w:delText>—</w:delText>
        </w:r>
      </w:del>
      <w:ins w:id="23" w:author="Steve Rozen, Ph.D." w:date="2025-07-17T17:41:00Z" w16du:dateUtc="2025-07-17T21:41:00Z">
        <w:r w:rsidR="00CD0F70">
          <w:rPr>
            <w:rFonts w:ascii="Times New Roman" w:hAnsi="Times New Roman" w:cs="Times New Roman"/>
            <w:sz w:val="24"/>
            <w:szCs w:val="24"/>
          </w:rPr>
          <w:t xml:space="preserve"> </w:t>
        </w:r>
      </w:ins>
      <w:r w:rsidRPr="00B8798B">
        <w:rPr>
          <w:rFonts w:ascii="Times New Roman" w:hAnsi="Times New Roman" w:cs="Times New Roman" w:hint="eastAsia"/>
          <w:sz w:val="24"/>
          <w:szCs w:val="24"/>
        </w:rPr>
        <w:t xml:space="preserve">a hallmark of non-homologous end-joining repair, particularly in BRCA-deficient tumors. For </w:t>
      </w:r>
      <w:r w:rsidRPr="00B8798B">
        <w:rPr>
          <w:rFonts w:ascii="Times New Roman" w:hAnsi="Times New Roman" w:cs="Times New Roman" w:hint="eastAsia"/>
          <w:sz w:val="24"/>
          <w:szCs w:val="24"/>
        </w:rPr>
        <w:lastRenderedPageBreak/>
        <w:t>example, a 3-bp deletion (A</w:t>
      </w:r>
      <w:r w:rsidRPr="00CD0F70">
        <w:rPr>
          <w:rFonts w:ascii="Times New Roman" w:hAnsi="Times New Roman" w:cs="Times New Roman"/>
          <w:b/>
          <w:bCs/>
          <w:sz w:val="24"/>
          <w:szCs w:val="24"/>
          <w:rPrChange w:id="24"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T</w:t>
      </w:r>
      <w:r w:rsidRPr="00CD0F70">
        <w:rPr>
          <w:rFonts w:ascii="Times New Roman" w:hAnsi="Times New Roman" w:cs="Times New Roman"/>
          <w:b/>
          <w:bCs/>
          <w:sz w:val="24"/>
          <w:szCs w:val="24"/>
          <w:rPrChange w:id="25"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 xml:space="preserve">|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w:t>
      </w:r>
      <w:r w:rsidRPr="00CD0F70">
        <w:rPr>
          <w:rFonts w:ascii="Times New Roman" w:hAnsi="Times New Roman" w:cs="Times New Roman"/>
          <w:b/>
          <w:bCs/>
          <w:sz w:val="24"/>
          <w:szCs w:val="24"/>
          <w:rPrChange w:id="26"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GG) exhibits a 2-bp microhomology (CA)</w:t>
      </w:r>
      <w:ins w:id="27" w:author="Steve Rozen, Ph.D." w:date="2025-07-17T17:41:00Z" w16du:dateUtc="2025-07-17T21:41:00Z">
        <w:r w:rsidR="00CD0F70">
          <w:rPr>
            <w:rFonts w:ascii="Times New Roman" w:hAnsi="Times New Roman" w:cs="Times New Roman"/>
            <w:sz w:val="24"/>
            <w:szCs w:val="24"/>
          </w:rPr>
          <w:t xml:space="preserve">. </w:t>
        </w:r>
      </w:ins>
      <w:del w:id="28" w:author="Steve Rozen, Ph.D." w:date="2025-07-17T17:42:00Z" w16du:dateUtc="2025-07-17T21:42:00Z">
        <w:r w:rsidRPr="00B8798B" w:rsidDel="00CD0F70">
          <w:rPr>
            <w:rFonts w:ascii="Times New Roman" w:hAnsi="Times New Roman" w:cs="Times New Roman" w:hint="eastAsia"/>
            <w:sz w:val="24"/>
            <w:szCs w:val="24"/>
          </w:rPr>
          <w:delText xml:space="preserve">, </w:delText>
        </w:r>
      </w:del>
      <w:ins w:id="29" w:author="Steve Rozen, Ph.D." w:date="2025-07-17T17:42:00Z" w16du:dateUtc="2025-07-17T21:42:00Z">
        <w:r w:rsidR="00CD0F70">
          <w:rPr>
            <w:rFonts w:ascii="Times New Roman" w:hAnsi="Times New Roman" w:cs="Times New Roman"/>
            <w:sz w:val="24"/>
            <w:szCs w:val="24"/>
          </w:rPr>
          <w:t xml:space="preserve">This </w:t>
        </w:r>
      </w:ins>
      <w:ins w:id="30" w:author="Steve Rozen, Ph.D." w:date="2025-07-17T17:43:00Z" w16du:dateUtc="2025-07-17T21:43:00Z">
        <w:r w:rsidR="00CD0F70">
          <w:rPr>
            <w:rFonts w:ascii="Times New Roman" w:hAnsi="Times New Roman" w:cs="Times New Roman"/>
            <w:sz w:val="24"/>
            <w:szCs w:val="24"/>
          </w:rPr>
          <w:t>kind of microhomology can stem from error-prone non-homologous end</w:t>
        </w:r>
      </w:ins>
      <w:ins w:id="31" w:author="Steve Rozen, Ph.D." w:date="2025-07-17T17:44:00Z" w16du:dateUtc="2025-07-17T21:44:00Z">
        <w:r w:rsidR="00CD0F70">
          <w:rPr>
            <w:rFonts w:ascii="Times New Roman" w:hAnsi="Times New Roman" w:cs="Times New Roman"/>
            <w:sz w:val="24"/>
            <w:szCs w:val="24"/>
          </w:rPr>
          <w:t xml:space="preserve"> joining</w:t>
        </w:r>
      </w:ins>
      <w:ins w:id="32" w:author="Steve Rozen, Ph.D." w:date="2025-07-17T18:28:00Z" w16du:dateUtc="2025-07-17T22:28:00Z">
        <w:r w:rsidR="00FF10D4">
          <w:rPr>
            <w:rFonts w:ascii="Times New Roman" w:hAnsi="Times New Roman" w:cs="Times New Roman"/>
            <w:sz w:val="24"/>
            <w:szCs w:val="24"/>
          </w:rPr>
          <w:t>,</w:t>
        </w:r>
      </w:ins>
      <w:ins w:id="33" w:author="Steve Rozen, Ph.D." w:date="2025-07-17T17:44:00Z" w16du:dateUtc="2025-07-17T21:44:00Z">
        <w:r w:rsidR="00CD0F70">
          <w:rPr>
            <w:rFonts w:ascii="Times New Roman" w:hAnsi="Times New Roman" w:cs="Times New Roman"/>
            <w:sz w:val="24"/>
            <w:szCs w:val="24"/>
          </w:rPr>
          <w:t xml:space="preserve"> </w:t>
        </w:r>
      </w:ins>
      <w:ins w:id="34" w:author="Steve Rozen, Ph.D." w:date="2025-07-17T18:28:00Z" w16du:dateUtc="2025-07-17T22:28:00Z">
        <w:r w:rsidR="00FF10D4">
          <w:rPr>
            <w:rFonts w:ascii="Times New Roman" w:hAnsi="Times New Roman" w:cs="Times New Roman"/>
            <w:sz w:val="24"/>
            <w:szCs w:val="24"/>
          </w:rPr>
          <w:t>which</w:t>
        </w:r>
      </w:ins>
      <w:ins w:id="35" w:author="Steve Rozen, Ph.D." w:date="2025-07-17T17:44:00Z" w16du:dateUtc="2025-07-17T21:44:00Z">
        <w:r w:rsidR="00CD0F70">
          <w:rPr>
            <w:rFonts w:ascii="Times New Roman" w:hAnsi="Times New Roman" w:cs="Times New Roman"/>
            <w:sz w:val="24"/>
            <w:szCs w:val="24"/>
          </w:rPr>
          <w:t xml:space="preserve"> operates when repair by homologous recombination is not available</w:t>
        </w:r>
      </w:ins>
      <w:del w:id="36" w:author="Steve Rozen, Ph.D." w:date="2025-07-17T17:43:00Z" w16du:dateUtc="2025-07-17T21:43:00Z">
        <w:r w:rsidRPr="00B8798B" w:rsidDel="00CD0F70">
          <w:rPr>
            <w:rFonts w:ascii="Times New Roman" w:hAnsi="Times New Roman" w:cs="Times New Roman" w:hint="eastAsia"/>
            <w:sz w:val="24"/>
            <w:szCs w:val="24"/>
          </w:rPr>
          <w:delText>which guides DNA repair via annealing of complementary sequences</w:delText>
        </w:r>
      </w:del>
      <w:del w:id="37" w:author="Steve Rozen, Ph.D." w:date="2025-07-17T19:00:00Z" w16du:dateUtc="2025-07-17T23:00:00Z">
        <w:r w:rsidRPr="00B8798B" w:rsidDel="00F57D85">
          <w:rPr>
            <w:rFonts w:ascii="Times New Roman" w:hAnsi="Times New Roman" w:cs="Times New Roman" w:hint="eastAsia"/>
            <w:sz w:val="24"/>
            <w:szCs w:val="24"/>
          </w:rPr>
          <w:delText>.</w:delText>
        </w:r>
      </w:del>
    </w:p>
    <w:p w14:paraId="3C98B4D1" w14:textId="4793C601" w:rsidR="00B8798B" w:rsidRPr="00B8798B" w:rsidRDefault="00B8798B" w:rsidP="00DF2858">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w:t>
      </w:r>
      <w:del w:id="38" w:author="Steve Rozen, Ph.D." w:date="2025-07-17T17:59:00Z" w16du:dateUtc="2025-07-17T21:59:00Z">
        <w:r w:rsidRPr="00B8798B" w:rsidDel="004077CF">
          <w:rPr>
            <w:rFonts w:ascii="Times New Roman" w:hAnsi="Times New Roman" w:cs="Times New Roman"/>
            <w:sz w:val="24"/>
            <w:szCs w:val="24"/>
          </w:rPr>
          <w:delText>a more granular</w:delText>
        </w:r>
      </w:del>
      <w:r w:rsidRPr="00B8798B">
        <w:rPr>
          <w:rFonts w:ascii="Times New Roman" w:hAnsi="Times New Roman" w:cs="Times New Roman"/>
          <w:sz w:val="24"/>
          <w:szCs w:val="24"/>
        </w:rPr>
        <w:t xml:space="preserve"> </w:t>
      </w:r>
      <w:ins w:id="39" w:author="Steve Rozen, Ph.D." w:date="2025-07-17T18:00:00Z" w16du:dateUtc="2025-07-17T22:00:00Z">
        <w:r w:rsidR="004077CF">
          <w:rPr>
            <w:rFonts w:ascii="Times New Roman" w:hAnsi="Times New Roman" w:cs="Times New Roman"/>
            <w:sz w:val="24"/>
            <w:szCs w:val="24"/>
          </w:rPr>
          <w:t xml:space="preserve">different kind of </w:t>
        </w:r>
      </w:ins>
      <w:r w:rsidRPr="00B8798B">
        <w:rPr>
          <w:rFonts w:ascii="Times New Roman" w:hAnsi="Times New Roman" w:cs="Times New Roman"/>
          <w:sz w:val="24"/>
          <w:szCs w:val="24"/>
        </w:rPr>
        <w:t>analysis of the sequence context</w:t>
      </w:r>
      <w:r w:rsidR="00793B7C">
        <w:rPr>
          <w:rFonts w:ascii="Times New Roman" w:hAnsi="Times New Roman" w:cs="Times New Roman"/>
          <w:sz w:val="24"/>
          <w:szCs w:val="24"/>
        </w:rPr>
        <w:t xml:space="preserve"> </w:t>
      </w:r>
      <w:del w:id="40" w:author="Steve Rozen, Ph.D." w:date="2025-07-17T17:59:00Z" w16du:dateUtc="2025-07-17T21:59:00Z">
        <w:r w:rsidR="00793B7C" w:rsidDel="004077CF">
          <w:rPr>
            <w:rFonts w:ascii="Times New Roman" w:hAnsi="Times New Roman" w:cs="Times New Roman"/>
            <w:sz w:val="24"/>
            <w:szCs w:val="24"/>
          </w:rPr>
          <w:delText xml:space="preserve">for </w:delText>
        </w:r>
      </w:del>
      <w:ins w:id="41" w:author="Steve Rozen, Ph.D." w:date="2025-07-17T17:59:00Z" w16du:dateUtc="2025-07-17T21:59:00Z">
        <w:r w:rsidR="004077CF">
          <w:rPr>
            <w:rFonts w:ascii="Times New Roman" w:hAnsi="Times New Roman" w:cs="Times New Roman"/>
            <w:sz w:val="24"/>
            <w:szCs w:val="24"/>
          </w:rPr>
          <w:t xml:space="preserve">in which </w:t>
        </w:r>
      </w:ins>
      <w:ins w:id="42" w:author="Steve Rozen, Ph.D." w:date="2025-07-17T18:00:00Z" w16du:dateUtc="2025-07-17T22:00:00Z">
        <w:r w:rsidR="004077CF">
          <w:rPr>
            <w:rFonts w:ascii="Times New Roman" w:hAnsi="Times New Roman" w:cs="Times New Roman"/>
            <w:sz w:val="24"/>
            <w:szCs w:val="24"/>
          </w:rPr>
          <w:t xml:space="preserve">the </w:t>
        </w:r>
      </w:ins>
      <w:ins w:id="43" w:author="Steve Rozen, Ph.D." w:date="2025-07-17T17:59:00Z" w16du:dateUtc="2025-07-17T21:59:00Z">
        <w:r w:rsidR="004077CF">
          <w:rPr>
            <w:rFonts w:ascii="Times New Roman" w:hAnsi="Times New Roman" w:cs="Times New Roman"/>
            <w:sz w:val="24"/>
            <w:szCs w:val="24"/>
          </w:rPr>
          <w:t xml:space="preserve">deletion </w:t>
        </w:r>
      </w:ins>
      <w:ins w:id="44" w:author="Steve Rozen, Ph.D." w:date="2025-07-17T18:11:00Z" w16du:dateUtc="2025-07-17T22:11:00Z">
        <w:r w:rsidR="0071766F">
          <w:rPr>
            <w:rFonts w:ascii="Times New Roman" w:hAnsi="Times New Roman" w:cs="Times New Roman"/>
            <w:sz w:val="24"/>
            <w:szCs w:val="24"/>
          </w:rPr>
          <w:t xml:space="preserve">or insertion </w:t>
        </w:r>
      </w:ins>
      <w:ins w:id="45" w:author="Steve Rozen, Ph.D." w:date="2025-07-17T17:59:00Z" w16du:dateUtc="2025-07-17T21:59:00Z">
        <w:r w:rsidR="004077CF">
          <w:rPr>
            <w:rFonts w:ascii="Times New Roman" w:hAnsi="Times New Roman" w:cs="Times New Roman"/>
            <w:sz w:val="24"/>
            <w:szCs w:val="24"/>
          </w:rPr>
          <w:t>of a single T or C</w:t>
        </w:r>
      </w:ins>
      <w:ins w:id="46" w:author="Steve Rozen, Ph.D." w:date="2025-07-17T18:00:00Z" w16du:dateUtc="2025-07-17T22:00:00Z">
        <w:r w:rsidR="004077CF">
          <w:rPr>
            <w:rFonts w:ascii="Times New Roman" w:hAnsi="Times New Roman" w:cs="Times New Roman"/>
            <w:sz w:val="24"/>
            <w:szCs w:val="24"/>
          </w:rPr>
          <w:t xml:space="preserve"> occurs</w:t>
        </w:r>
      </w:ins>
      <w:ins w:id="47" w:author="Steve Rozen, Ph.D." w:date="2025-07-17T18:04:00Z" w16du:dateUtc="2025-07-17T22:04:00Z">
        <w:r w:rsidR="004077CF">
          <w:rPr>
            <w:rFonts w:ascii="Times New Roman" w:hAnsi="Times New Roman" w:cs="Times New Roman"/>
            <w:sz w:val="24"/>
            <w:szCs w:val="24"/>
          </w:rPr>
          <w:t xml:space="preserve"> (Figure 1B)</w:t>
        </w:r>
      </w:ins>
      <w:ins w:id="48" w:author="Steve Rozen, Ph.D." w:date="2025-07-17T18:10:00Z" w16du:dateUtc="2025-07-17T22:10:00Z">
        <w:r w:rsidR="0071766F">
          <w:rPr>
            <w:rFonts w:ascii="Times New Roman" w:hAnsi="Times New Roman" w:cs="Times New Roman"/>
            <w:sz w:val="24"/>
            <w:szCs w:val="24"/>
          </w:rPr>
          <w:t xml:space="preserve">. For example, for </w:t>
        </w:r>
      </w:ins>
      <w:ins w:id="49" w:author="Steve Rozen, Ph.D." w:date="2025-07-17T18:11:00Z" w16du:dateUtc="2025-07-17T22:11:00Z">
        <w:r w:rsidR="0071766F">
          <w:rPr>
            <w:rFonts w:ascii="Times New Roman" w:hAnsi="Times New Roman" w:cs="Times New Roman"/>
            <w:sz w:val="24"/>
            <w:szCs w:val="24"/>
          </w:rPr>
          <w:t xml:space="preserve">deletions of a single T, the Indel89 classification </w:t>
        </w:r>
      </w:ins>
      <w:ins w:id="50" w:author="Steve Rozen, Ph.D." w:date="2025-07-17T18:12:00Z" w16du:dateUtc="2025-07-17T22:12:00Z">
        <w:r w:rsidR="0071766F">
          <w:rPr>
            <w:rFonts w:ascii="Times New Roman" w:hAnsi="Times New Roman" w:cs="Times New Roman"/>
            <w:sz w:val="24"/>
            <w:szCs w:val="24"/>
          </w:rPr>
          <w:t>groups together deletions of a single T in isolation along with deletion</w:t>
        </w:r>
      </w:ins>
      <w:ins w:id="51" w:author="Steve Rozen, Ph.D." w:date="2025-07-17T18:28:00Z" w16du:dateUtc="2025-07-17T22:28:00Z">
        <w:r w:rsidR="00725BCF">
          <w:rPr>
            <w:rFonts w:ascii="Times New Roman" w:hAnsi="Times New Roman" w:cs="Times New Roman"/>
            <w:sz w:val="24"/>
            <w:szCs w:val="24"/>
          </w:rPr>
          <w:t>s</w:t>
        </w:r>
      </w:ins>
      <w:ins w:id="52" w:author="Steve Rozen, Ph.D." w:date="2025-07-17T18:12:00Z" w16du:dateUtc="2025-07-17T22:12:00Z">
        <w:r w:rsidR="0071766F">
          <w:rPr>
            <w:rFonts w:ascii="Times New Roman" w:hAnsi="Times New Roman" w:cs="Times New Roman"/>
            <w:sz w:val="24"/>
            <w:szCs w:val="24"/>
          </w:rPr>
          <w:t xml:space="preserve"> of a single T from repeats of 2 to 4 T</w:t>
        </w:r>
      </w:ins>
      <w:ins w:id="53" w:author="Steve Rozen, Ph.D." w:date="2025-07-17T18:15:00Z" w16du:dateUtc="2025-07-17T22:15:00Z">
        <w:r w:rsidR="00D00E08">
          <w:rPr>
            <w:rFonts w:ascii="Times New Roman" w:hAnsi="Times New Roman" w:cs="Times New Roman"/>
            <w:sz w:val="24"/>
            <w:szCs w:val="24"/>
          </w:rPr>
          <w:t>s, a distinction that Indel83 makes (comp</w:t>
        </w:r>
      </w:ins>
      <w:ins w:id="54" w:author="Steve Rozen, Ph.D." w:date="2025-07-17T18:16:00Z" w16du:dateUtc="2025-07-17T22:16:00Z">
        <w:r w:rsidR="00D00E08">
          <w:rPr>
            <w:rFonts w:ascii="Times New Roman" w:hAnsi="Times New Roman" w:cs="Times New Roman"/>
            <w:sz w:val="24"/>
            <w:szCs w:val="24"/>
          </w:rPr>
          <w:t xml:space="preserve">are Figure 1B to Figure 1C). At the same time, however, the Indel89 classification </w:t>
        </w:r>
      </w:ins>
      <w:ins w:id="55" w:author="Steve Rozen, Ph.D." w:date="2025-07-17T18:13:00Z" w16du:dateUtc="2025-07-17T22:13:00Z">
        <w:r w:rsidR="0071766F">
          <w:rPr>
            <w:rFonts w:ascii="Times New Roman" w:hAnsi="Times New Roman" w:cs="Times New Roman"/>
            <w:sz w:val="24"/>
            <w:szCs w:val="24"/>
          </w:rPr>
          <w:t>distinguis</w:t>
        </w:r>
      </w:ins>
      <w:ins w:id="56" w:author="Steve Rozen, Ph.D." w:date="2025-07-17T18:16:00Z" w16du:dateUtc="2025-07-17T22:16:00Z">
        <w:r w:rsidR="00D00E08">
          <w:rPr>
            <w:rFonts w:ascii="Times New Roman" w:hAnsi="Times New Roman" w:cs="Times New Roman"/>
            <w:sz w:val="24"/>
            <w:szCs w:val="24"/>
          </w:rPr>
          <w:t xml:space="preserve">hes </w:t>
        </w:r>
      </w:ins>
      <w:ins w:id="57" w:author="Steve Rozen, Ph.D." w:date="2025-07-17T18:13:00Z" w16du:dateUtc="2025-07-17T22:13:00Z">
        <w:r w:rsidR="0071766F">
          <w:rPr>
            <w:rFonts w:ascii="Times New Roman" w:hAnsi="Times New Roman" w:cs="Times New Roman"/>
            <w:sz w:val="24"/>
            <w:szCs w:val="24"/>
          </w:rPr>
          <w:t>between deletions a T in which the preceding base is A, C, or G</w:t>
        </w:r>
      </w:ins>
      <w:ins w:id="58" w:author="Steve Rozen, Ph.D." w:date="2025-07-17T18:17:00Z" w16du:dateUtc="2025-07-17T22:17:00Z">
        <w:r w:rsidR="00D00E08">
          <w:rPr>
            <w:rFonts w:ascii="Times New Roman" w:hAnsi="Times New Roman" w:cs="Times New Roman"/>
            <w:sz w:val="24"/>
            <w:szCs w:val="24"/>
          </w:rPr>
          <w:t xml:space="preserve"> (</w:t>
        </w:r>
        <w:r w:rsidR="00150D0A">
          <w:rPr>
            <w:rFonts w:ascii="Times New Roman" w:hAnsi="Times New Roman" w:cs="Times New Roman"/>
            <w:sz w:val="24"/>
            <w:szCs w:val="24"/>
          </w:rPr>
          <w:t>for example</w:t>
        </w:r>
      </w:ins>
      <w:ins w:id="59" w:author="Steve Rozen, Ph.D." w:date="2025-07-17T18:22:00Z" w16du:dateUtc="2025-07-17T22:22:00Z">
        <w:r w:rsidR="00150D0A">
          <w:rPr>
            <w:rFonts w:ascii="Times New Roman" w:hAnsi="Times New Roman" w:cs="Times New Roman"/>
            <w:sz w:val="24"/>
            <w:szCs w:val="24"/>
          </w:rPr>
          <w:t>, in signature InsDel</w:t>
        </w:r>
      </w:ins>
      <w:ins w:id="60" w:author="Steve Rozen, Ph.D." w:date="2025-07-17T18:23:00Z" w16du:dateUtc="2025-07-17T22:23:00Z">
        <w:r w:rsidR="00150D0A">
          <w:rPr>
            <w:rFonts w:ascii="Times New Roman" w:hAnsi="Times New Roman" w:cs="Times New Roman"/>
            <w:sz w:val="24"/>
            <w:szCs w:val="24"/>
          </w:rPr>
          <w:t xml:space="preserve">23, </w:t>
        </w:r>
      </w:ins>
      <w:ins w:id="61" w:author="Steve Rozen, Ph.D." w:date="2025-07-17T18:17:00Z" w16du:dateUtc="2025-07-17T22:17:00Z">
        <w:r w:rsidR="00150D0A">
          <w:rPr>
            <w:rFonts w:ascii="Times New Roman" w:hAnsi="Times New Roman" w:cs="Times New Roman"/>
            <w:sz w:val="24"/>
            <w:szCs w:val="24"/>
          </w:rPr>
          <w:t>deletions of ATA&gt;AA or ATTA&gt;ATA and CTA&gt;CA or CTTA&gt;C</w:t>
        </w:r>
      </w:ins>
      <w:ins w:id="62" w:author="Steve Rozen, Ph.D." w:date="2025-07-17T18:18:00Z" w16du:dateUtc="2025-07-17T22:18:00Z">
        <w:r w:rsidR="00150D0A">
          <w:rPr>
            <w:rFonts w:ascii="Times New Roman" w:hAnsi="Times New Roman" w:cs="Times New Roman"/>
            <w:sz w:val="24"/>
            <w:szCs w:val="24"/>
          </w:rPr>
          <w:t>T in Figure 1B)</w:t>
        </w:r>
      </w:ins>
      <w:ins w:id="63" w:author="Steve Rozen, Ph.D." w:date="2025-07-17T18:13:00Z" w16du:dateUtc="2025-07-17T22:13:00Z">
        <w:r w:rsidR="0071766F">
          <w:rPr>
            <w:rFonts w:ascii="Times New Roman" w:hAnsi="Times New Roman" w:cs="Times New Roman"/>
            <w:sz w:val="24"/>
            <w:szCs w:val="24"/>
          </w:rPr>
          <w:t>, d</w:t>
        </w:r>
      </w:ins>
      <w:ins w:id="64" w:author="Steve Rozen, Ph.D." w:date="2025-07-17T18:14:00Z" w16du:dateUtc="2025-07-17T22:14:00Z">
        <w:r w:rsidR="0071766F">
          <w:rPr>
            <w:rFonts w:ascii="Times New Roman" w:hAnsi="Times New Roman" w:cs="Times New Roman"/>
            <w:sz w:val="24"/>
            <w:szCs w:val="24"/>
          </w:rPr>
          <w:t xml:space="preserve">istinctions </w:t>
        </w:r>
      </w:ins>
      <w:ins w:id="65" w:author="Steve Rozen, Ph.D." w:date="2025-07-17T18:18:00Z" w16du:dateUtc="2025-07-17T22:18:00Z">
        <w:r w:rsidR="00150D0A">
          <w:rPr>
            <w:rFonts w:ascii="Times New Roman" w:hAnsi="Times New Roman" w:cs="Times New Roman"/>
            <w:sz w:val="24"/>
            <w:szCs w:val="24"/>
          </w:rPr>
          <w:t>in the identity of the flanking based (in the e</w:t>
        </w:r>
      </w:ins>
      <w:ins w:id="66" w:author="Steve Rozen, Ph.D." w:date="2025-07-17T18:19:00Z" w16du:dateUtc="2025-07-17T22:19:00Z">
        <w:r w:rsidR="00150D0A">
          <w:rPr>
            <w:rFonts w:ascii="Times New Roman" w:hAnsi="Times New Roman" w:cs="Times New Roman"/>
            <w:sz w:val="24"/>
            <w:szCs w:val="24"/>
          </w:rPr>
          <w:t xml:space="preserve">xample, A and C) </w:t>
        </w:r>
      </w:ins>
      <w:ins w:id="67" w:author="Steve Rozen, Ph.D." w:date="2025-07-17T18:14:00Z" w16du:dateUtc="2025-07-17T22:14:00Z">
        <w:r w:rsidR="0071766F">
          <w:rPr>
            <w:rFonts w:ascii="Times New Roman" w:hAnsi="Times New Roman" w:cs="Times New Roman"/>
            <w:sz w:val="24"/>
            <w:szCs w:val="24"/>
          </w:rPr>
          <w:t>that the Indel83 classification does not capture</w:t>
        </w:r>
      </w:ins>
      <w:ins w:id="68" w:author="Steve Rozen, Ph.D." w:date="2025-07-17T18:15:00Z" w16du:dateUtc="2025-07-17T22:15:00Z">
        <w:r w:rsidR="00D00E08">
          <w:rPr>
            <w:rFonts w:ascii="Times New Roman" w:hAnsi="Times New Roman" w:cs="Times New Roman"/>
            <w:sz w:val="24"/>
            <w:szCs w:val="24"/>
          </w:rPr>
          <w:t xml:space="preserve"> </w:t>
        </w:r>
      </w:ins>
      <w:ins w:id="69" w:author="Steve Rozen, Ph.D." w:date="2025-07-17T18:14:00Z" w16du:dateUtc="2025-07-17T22:14:00Z">
        <w:r w:rsidR="0071766F">
          <w:rPr>
            <w:rFonts w:ascii="Times New Roman" w:hAnsi="Times New Roman" w:cs="Times New Roman"/>
            <w:sz w:val="24"/>
            <w:szCs w:val="24"/>
          </w:rPr>
          <w:t xml:space="preserve">. </w:t>
        </w:r>
      </w:ins>
      <w:del w:id="70" w:author="Steve Rozen, Ph.D." w:date="2025-07-17T18:14:00Z" w16du:dateUtc="2025-07-17T22:14:00Z">
        <w:r w:rsidR="00793B7C" w:rsidDel="0071766F">
          <w:rPr>
            <w:rFonts w:ascii="Times New Roman" w:hAnsi="Times New Roman" w:cs="Times New Roman"/>
            <w:sz w:val="24"/>
            <w:szCs w:val="24"/>
          </w:rPr>
          <w:delText xml:space="preserve">some </w:delText>
        </w:r>
        <w:r w:rsidR="00D6391F" w:rsidDel="0071766F">
          <w:rPr>
            <w:rFonts w:ascii="Times New Roman" w:hAnsi="Times New Roman" w:cs="Times New Roman"/>
            <w:sz w:val="24"/>
            <w:szCs w:val="24"/>
          </w:rPr>
          <w:delText>single</w:delText>
        </w:r>
        <w:r w:rsidR="00793B7C" w:rsidDel="0071766F">
          <w:rPr>
            <w:rFonts w:ascii="Times New Roman" w:hAnsi="Times New Roman" w:cs="Times New Roman"/>
            <w:sz w:val="24"/>
            <w:szCs w:val="24"/>
          </w:rPr>
          <w:delText xml:space="preserve">-base-pair indels, which </w:delText>
        </w:r>
        <w:r w:rsidR="00D6391F" w:rsidDel="0071766F">
          <w:rPr>
            <w:rFonts w:ascii="Times New Roman" w:hAnsi="Times New Roman" w:cs="Times New Roman"/>
            <w:sz w:val="24"/>
            <w:szCs w:val="24"/>
          </w:rPr>
          <w:delText>lets it</w:delText>
        </w:r>
        <w:r w:rsidRPr="00B8798B" w:rsidDel="0071766F">
          <w:rPr>
            <w:rFonts w:ascii="Times New Roman" w:hAnsi="Times New Roman" w:cs="Times New Roman"/>
            <w:sz w:val="24"/>
            <w:szCs w:val="24"/>
          </w:rPr>
          <w:delText xml:space="preserve"> resolve 1 bp T insertions and deletions in diverse sequence </w:delText>
        </w:r>
        <w:r w:rsidR="008904C8" w:rsidDel="0071766F">
          <w:rPr>
            <w:rFonts w:ascii="Times New Roman" w:hAnsi="Times New Roman" w:cs="Times New Roman" w:hint="eastAsia"/>
            <w:sz w:val="24"/>
            <w:szCs w:val="24"/>
          </w:rPr>
          <w:delText>contexts</w:delText>
        </w:r>
        <w:r w:rsidRPr="00B8798B" w:rsidDel="0071766F">
          <w:rPr>
            <w:rFonts w:ascii="Times New Roman" w:hAnsi="Times New Roman" w:cs="Times New Roman"/>
            <w:sz w:val="24"/>
            <w:szCs w:val="24"/>
          </w:rPr>
          <w:delText xml:space="preserve">. </w:delText>
        </w:r>
      </w:del>
      <w:ins w:id="71" w:author="Steve Rozen, Ph.D." w:date="2025-07-17T18:19:00Z" w16du:dateUtc="2025-07-17T22:19:00Z">
        <w:r w:rsidR="00150D0A">
          <w:rPr>
            <w:rFonts w:ascii="Times New Roman" w:hAnsi="Times New Roman" w:cs="Times New Roman"/>
            <w:sz w:val="24"/>
            <w:szCs w:val="24"/>
          </w:rPr>
          <w:t>The Indel89 cla</w:t>
        </w:r>
      </w:ins>
      <w:ins w:id="72" w:author="Steve Rozen, Ph.D." w:date="2025-07-17T18:20:00Z" w16du:dateUtc="2025-07-17T22:20:00Z">
        <w:r w:rsidR="00150D0A">
          <w:rPr>
            <w:rFonts w:ascii="Times New Roman" w:hAnsi="Times New Roman" w:cs="Times New Roman"/>
            <w:sz w:val="24"/>
            <w:szCs w:val="24"/>
          </w:rPr>
          <w:t>ssification of longer deletions and insertions is generally less granular than that of the Indel83 classification. &lt;adv</w:t>
        </w:r>
      </w:ins>
      <w:ins w:id="73" w:author="Steve Rozen, Ph.D." w:date="2025-07-17T18:21:00Z" w16du:dateUtc="2025-07-17T22:21:00Z">
        <w:r w:rsidR="00150D0A">
          <w:rPr>
            <w:rFonts w:ascii="Times New Roman" w:hAnsi="Times New Roman" w:cs="Times New Roman"/>
            <w:sz w:val="24"/>
            <w:szCs w:val="24"/>
          </w:rPr>
          <w:t>antages and disadvantages&gt;</w:t>
        </w:r>
      </w:ins>
      <w:ins w:id="74" w:author="Steve Rozen, Ph.D." w:date="2025-07-17T18:22:00Z" w16du:dateUtc="2025-07-17T22:22:00Z">
        <w:r w:rsidR="00150D0A">
          <w:rPr>
            <w:rFonts w:ascii="Times New Roman" w:hAnsi="Times New Roman" w:cs="Times New Roman"/>
            <w:sz w:val="24"/>
            <w:szCs w:val="24"/>
          </w:rPr>
          <w:t>. Return</w:t>
        </w:r>
      </w:ins>
      <w:ins w:id="75" w:author="Steve Rozen, Ph.D." w:date="2025-07-17T18:49:00Z" w16du:dateUtc="2025-07-17T22:49:00Z">
        <w:r w:rsidR="00E34894">
          <w:rPr>
            <w:rFonts w:ascii="Times New Roman" w:hAnsi="Times New Roman" w:cs="Times New Roman"/>
            <w:sz w:val="24"/>
            <w:szCs w:val="24"/>
          </w:rPr>
          <w:t>ing</w:t>
        </w:r>
      </w:ins>
      <w:ins w:id="76" w:author="Steve Rozen, Ph.D." w:date="2025-07-17T18:22:00Z" w16du:dateUtc="2025-07-17T22:22:00Z">
        <w:r w:rsidR="00150D0A">
          <w:rPr>
            <w:rFonts w:ascii="Times New Roman" w:hAnsi="Times New Roman" w:cs="Times New Roman"/>
            <w:sz w:val="24"/>
            <w:szCs w:val="24"/>
          </w:rPr>
          <w:t xml:space="preserve"> to the example</w:t>
        </w:r>
      </w:ins>
      <w:ins w:id="77" w:author="Steve Rozen, Ph.D." w:date="2025-07-17T18:23:00Z" w16du:dateUtc="2025-07-17T22:23:00Z">
        <w:r w:rsidR="00150D0A">
          <w:rPr>
            <w:rFonts w:ascii="Times New Roman" w:hAnsi="Times New Roman" w:cs="Times New Roman"/>
            <w:sz w:val="24"/>
            <w:szCs w:val="24"/>
          </w:rPr>
          <w:t>s</w:t>
        </w:r>
      </w:ins>
      <w:ins w:id="78" w:author="Steve Rozen, Ph.D." w:date="2025-07-17T18:22:00Z" w16du:dateUtc="2025-07-17T22:22:00Z">
        <w:r w:rsidR="00150D0A">
          <w:rPr>
            <w:rFonts w:ascii="Times New Roman" w:hAnsi="Times New Roman" w:cs="Times New Roman"/>
            <w:sz w:val="24"/>
            <w:szCs w:val="24"/>
          </w:rPr>
          <w:t xml:space="preserve"> of single base deletions</w:t>
        </w:r>
      </w:ins>
      <w:ins w:id="79" w:author="Steve Rozen, Ph.D." w:date="2025-07-17T18:23:00Z" w16du:dateUtc="2025-07-17T22:23:00Z">
        <w:r w:rsidR="00150D0A">
          <w:rPr>
            <w:rFonts w:ascii="Times New Roman" w:hAnsi="Times New Roman" w:cs="Times New Roman"/>
            <w:sz w:val="24"/>
            <w:szCs w:val="24"/>
          </w:rPr>
          <w:t xml:space="preserve"> associated with </w:t>
        </w:r>
      </w:ins>
      <w:ins w:id="80" w:author="Steve Rozen, Ph.D." w:date="2025-07-17T18:24:00Z" w16du:dateUtc="2025-07-17T22:24:00Z">
        <w:r w:rsidR="00150D0A">
          <w:rPr>
            <w:rFonts w:ascii="Times New Roman" w:hAnsi="Times New Roman" w:cs="Times New Roman"/>
            <w:sz w:val="24"/>
            <w:szCs w:val="24"/>
          </w:rPr>
          <w:t xml:space="preserve">AA, in Indel83 signature ID23 and the corresponding Indel89 signature InsDel23 </w:t>
        </w:r>
      </w:ins>
      <w:del w:id="81" w:author="Steve Rozen, Ph.D." w:date="2025-07-17T18:24:00Z" w16du:dateUtc="2025-07-17T22:24:00Z">
        <w:r w:rsidRPr="00B8798B" w:rsidDel="00150D0A">
          <w:rPr>
            <w:rFonts w:ascii="Times New Roman" w:hAnsi="Times New Roman" w:cs="Times New Roman"/>
            <w:sz w:val="24"/>
            <w:szCs w:val="24"/>
          </w:rPr>
          <w:delText xml:space="preserve">For instance, the </w:delText>
        </w:r>
        <w:r w:rsidR="008904C8" w:rsidDel="00150D0A">
          <w:rPr>
            <w:rFonts w:ascii="Times New Roman" w:hAnsi="Times New Roman" w:cs="Times New Roman" w:hint="eastAsia"/>
            <w:sz w:val="24"/>
            <w:szCs w:val="24"/>
          </w:rPr>
          <w:delText>Indel83</w:delText>
        </w:r>
        <w:r w:rsidRPr="00B8798B" w:rsidDel="00150D0A">
          <w:rPr>
            <w:rFonts w:ascii="Times New Roman" w:hAnsi="Times New Roman" w:cs="Times New Roman"/>
            <w:sz w:val="24"/>
            <w:szCs w:val="24"/>
          </w:rPr>
          <w:delText xml:space="preserve"> signature </w:delText>
        </w:r>
      </w:del>
      <w:r w:rsidRPr="00B8798B">
        <w:rPr>
          <w:rFonts w:ascii="Times New Roman" w:hAnsi="Times New Roman" w:cs="Times New Roman"/>
          <w:sz w:val="24"/>
          <w:szCs w:val="24"/>
        </w:rPr>
        <w:t xml:space="preserve">ID23 </w:t>
      </w:r>
      <w:ins w:id="82" w:author="Steve Rozen, Ph.D." w:date="2025-07-17T18:24:00Z" w16du:dateUtc="2025-07-17T22:24:00Z">
        <w:r w:rsidR="00150D0A">
          <w:rPr>
            <w:rFonts w:ascii="Times New Roman" w:hAnsi="Times New Roman" w:cs="Times New Roman"/>
            <w:sz w:val="24"/>
            <w:szCs w:val="24"/>
          </w:rPr>
          <w:t>shows that the most common deletio</w:t>
        </w:r>
      </w:ins>
      <w:ins w:id="83" w:author="Steve Rozen, Ph.D." w:date="2025-07-17T18:25:00Z" w16du:dateUtc="2025-07-17T22:25:00Z">
        <w:r w:rsidR="00150D0A">
          <w:rPr>
            <w:rFonts w:ascii="Times New Roman" w:hAnsi="Times New Roman" w:cs="Times New Roman"/>
            <w:sz w:val="24"/>
            <w:szCs w:val="24"/>
          </w:rPr>
          <w:t>n of a single T occurs as V</w:t>
        </w:r>
      </w:ins>
      <w:ins w:id="84" w:author="Steve Rozen, Ph.D." w:date="2025-07-17T18:26:00Z" w16du:dateUtc="2025-07-17T22:26:00Z">
        <w:r w:rsidR="00150D0A">
          <w:rPr>
            <w:rFonts w:ascii="Times New Roman" w:hAnsi="Times New Roman" w:cs="Times New Roman"/>
            <w:sz w:val="24"/>
            <w:szCs w:val="24"/>
          </w:rPr>
          <w:t>TV</w:t>
        </w:r>
      </w:ins>
      <w:ins w:id="85" w:author="Steve Rozen, Ph.D." w:date="2025-07-17T18:25:00Z" w16du:dateUtc="2025-07-17T22:25:00Z">
        <w:r w:rsidR="00150D0A">
          <w:rPr>
            <w:rFonts w:ascii="Times New Roman" w:hAnsi="Times New Roman" w:cs="Times New Roman"/>
            <w:sz w:val="24"/>
            <w:szCs w:val="24"/>
          </w:rPr>
          <w:t xml:space="preserve"> &gt; </w:t>
        </w:r>
      </w:ins>
      <w:ins w:id="86" w:author="Steve Rozen, Ph.D." w:date="2025-07-17T18:26:00Z" w16du:dateUtc="2025-07-17T22:26:00Z">
        <w:r w:rsidR="00150D0A">
          <w:rPr>
            <w:rFonts w:ascii="Times New Roman" w:hAnsi="Times New Roman" w:cs="Times New Roman"/>
            <w:sz w:val="24"/>
            <w:szCs w:val="24"/>
          </w:rPr>
          <w:t>VV (</w:t>
        </w:r>
      </w:ins>
      <w:ins w:id="87" w:author="Steve Rozen, Ph.D." w:date="2025-07-17T18:25:00Z" w16du:dateUtc="2025-07-17T22:25:00Z">
        <w:r w:rsidR="00150D0A">
          <w:rPr>
            <w:rFonts w:ascii="Times New Roman" w:hAnsi="Times New Roman" w:cs="Times New Roman"/>
            <w:sz w:val="24"/>
            <w:szCs w:val="24"/>
          </w:rPr>
          <w:t xml:space="preserve">where </w:t>
        </w:r>
      </w:ins>
      <w:ins w:id="88" w:author="Steve Rozen, Ph.D." w:date="2025-07-17T18:26:00Z" w16du:dateUtc="2025-07-17T22:26:00Z">
        <w:r w:rsidR="00150D0A">
          <w:rPr>
            <w:rFonts w:ascii="Times New Roman" w:hAnsi="Times New Roman" w:cs="Times New Roman"/>
            <w:sz w:val="24"/>
            <w:szCs w:val="24"/>
          </w:rPr>
          <w:t>V</w:t>
        </w:r>
      </w:ins>
      <w:ins w:id="89" w:author="Steve Rozen, Ph.D." w:date="2025-07-17T18:25:00Z" w16du:dateUtc="2025-07-17T22:25:00Z">
        <w:r w:rsidR="00150D0A">
          <w:rPr>
            <w:rFonts w:ascii="Times New Roman" w:hAnsi="Times New Roman" w:cs="Times New Roman"/>
            <w:sz w:val="24"/>
            <w:szCs w:val="24"/>
          </w:rPr>
          <w:t xml:space="preserve"> indicates any base other than </w:t>
        </w:r>
      </w:ins>
      <w:ins w:id="90" w:author="Steve Rozen, Ph.D." w:date="2025-07-17T18:26:00Z" w16du:dateUtc="2025-07-17T22:26:00Z">
        <w:r w:rsidR="00150D0A">
          <w:rPr>
            <w:rFonts w:ascii="Times New Roman" w:hAnsi="Times New Roman" w:cs="Times New Roman"/>
            <w:sz w:val="24"/>
            <w:szCs w:val="24"/>
          </w:rPr>
          <w:t>V and the two V need not be the same base</w:t>
        </w:r>
      </w:ins>
      <w:ins w:id="91" w:author="Steve Rozen, Ph.D." w:date="2025-07-17T18:25:00Z" w16du:dateUtc="2025-07-17T22:25:00Z">
        <w:r w:rsidR="00150D0A">
          <w:rPr>
            <w:rFonts w:ascii="Times New Roman" w:hAnsi="Times New Roman" w:cs="Times New Roman"/>
            <w:sz w:val="24"/>
            <w:szCs w:val="24"/>
          </w:rPr>
          <w:t>)</w:t>
        </w:r>
      </w:ins>
      <w:ins w:id="92" w:author="Steve Rozen, Ph.D." w:date="2025-07-17T18:26:00Z" w16du:dateUtc="2025-07-17T22:26:00Z">
        <w:r w:rsidR="00150D0A">
          <w:rPr>
            <w:rFonts w:ascii="Times New Roman" w:hAnsi="Times New Roman" w:cs="Times New Roman"/>
            <w:sz w:val="24"/>
            <w:szCs w:val="24"/>
          </w:rPr>
          <w:t>, a distinction that Indel8</w:t>
        </w:r>
      </w:ins>
      <w:ins w:id="93" w:author="Steve Rozen, Ph.D." w:date="2025-07-17T18:27:00Z" w16du:dateUtc="2025-07-17T22:27:00Z">
        <w:r w:rsidR="00150D0A">
          <w:rPr>
            <w:rFonts w:ascii="Times New Roman" w:hAnsi="Times New Roman" w:cs="Times New Roman"/>
            <w:sz w:val="24"/>
            <w:szCs w:val="24"/>
          </w:rPr>
          <w:t>3’s signature In</w:t>
        </w:r>
        <w:r w:rsidR="00DD7D38">
          <w:rPr>
            <w:rFonts w:ascii="Times New Roman" w:hAnsi="Times New Roman" w:cs="Times New Roman"/>
            <w:sz w:val="24"/>
            <w:szCs w:val="24"/>
          </w:rPr>
          <w:t>s</w:t>
        </w:r>
        <w:r w:rsidR="00150D0A">
          <w:rPr>
            <w:rFonts w:ascii="Times New Roman" w:hAnsi="Times New Roman" w:cs="Times New Roman"/>
            <w:sz w:val="24"/>
            <w:szCs w:val="24"/>
          </w:rPr>
          <w:t>Del23 does not capture. But InsDel23</w:t>
        </w:r>
      </w:ins>
      <w:ins w:id="94" w:author="Steve Rozen, Ph.D." w:date="2025-07-17T18:50:00Z" w16du:dateUtc="2025-07-17T22:50:00Z">
        <w:r w:rsidR="000168EF">
          <w:rPr>
            <w:rFonts w:ascii="Times New Roman" w:hAnsi="Times New Roman" w:cs="Times New Roman"/>
            <w:sz w:val="24"/>
            <w:szCs w:val="24"/>
          </w:rPr>
          <w:t xml:space="preserve"> we can see that deletions of </w:t>
        </w:r>
      </w:ins>
      <w:ins w:id="95" w:author="Steve Rozen, Ph.D." w:date="2025-07-17T18:51:00Z" w16du:dateUtc="2025-07-17T22:51:00Z">
        <w:r w:rsidR="000168EF">
          <w:rPr>
            <w:rFonts w:ascii="Times New Roman" w:hAnsi="Times New Roman" w:cs="Times New Roman"/>
            <w:sz w:val="24"/>
            <w:szCs w:val="24"/>
          </w:rPr>
          <w:t xml:space="preserve">T is usually associated with a flanking A, which </w:t>
        </w:r>
      </w:ins>
      <w:ins w:id="96" w:author="Steve Rozen, Ph.D." w:date="2025-07-17T18:52:00Z" w16du:dateUtc="2025-07-17T22:52:00Z">
        <w:r w:rsidR="000168EF">
          <w:rPr>
            <w:rFonts w:ascii="Times New Roman" w:hAnsi="Times New Roman" w:cs="Times New Roman"/>
            <w:sz w:val="24"/>
            <w:szCs w:val="24"/>
          </w:rPr>
          <w:t>one might hypothesize is related to the adenine adducts caused by AA</w:t>
        </w:r>
      </w:ins>
      <w:ins w:id="97" w:author="Steve Rozen, Ph.D." w:date="2025-07-17T18:57:00Z" w16du:dateUtc="2025-07-17T22:57:00Z">
        <w:r w:rsidR="008A1A6E">
          <w:rPr>
            <w:rFonts w:ascii="Times New Roman" w:hAnsi="Times New Roman" w:cs="Times New Roman"/>
            <w:sz w:val="24"/>
            <w:szCs w:val="24"/>
          </w:rPr>
          <w:t xml:space="preserve">, which are also </w:t>
        </w:r>
      </w:ins>
      <w:ins w:id="98" w:author="Steve Rozen, Ph.D." w:date="2025-07-17T18:58:00Z" w16du:dateUtc="2025-07-17T22:58:00Z">
        <w:r w:rsidR="00F57D85">
          <w:rPr>
            <w:rFonts w:ascii="Times New Roman" w:hAnsi="Times New Roman" w:cs="Times New Roman"/>
            <w:sz w:val="24"/>
            <w:szCs w:val="24"/>
          </w:rPr>
          <w:t xml:space="preserve">thought to be </w:t>
        </w:r>
      </w:ins>
      <w:ins w:id="99" w:author="Steve Rozen, Ph.D." w:date="2025-07-17T18:57:00Z" w16du:dateUtc="2025-07-17T22:57:00Z">
        <w:r w:rsidR="008A1A6E">
          <w:rPr>
            <w:rFonts w:ascii="Times New Roman" w:hAnsi="Times New Roman" w:cs="Times New Roman"/>
            <w:sz w:val="24"/>
            <w:szCs w:val="24"/>
          </w:rPr>
          <w:t xml:space="preserve">responsible for the predominance of A&gt;T single base substitutions in SBB22 (Figure 1C) and </w:t>
        </w:r>
      </w:ins>
      <w:ins w:id="100" w:author="Steve Rozen, Ph.D." w:date="2025-07-17T18:58:00Z" w16du:dateUtc="2025-07-17T22:58:00Z">
        <w:r w:rsidR="00F57D85">
          <w:rPr>
            <w:rFonts w:ascii="Times New Roman" w:hAnsi="Times New Roman" w:cs="Times New Roman"/>
            <w:sz w:val="24"/>
            <w:szCs w:val="24"/>
          </w:rPr>
          <w:t xml:space="preserve">the dinucleotide </w:t>
        </w:r>
        <w:r w:rsidR="00F57D85">
          <w:rPr>
            <w:rFonts w:ascii="Times New Roman" w:hAnsi="Times New Roman" w:cs="Times New Roman"/>
            <w:sz w:val="24"/>
            <w:szCs w:val="24"/>
          </w:rPr>
          <w:lastRenderedPageBreak/>
          <w:t>mutations in</w:t>
        </w:r>
      </w:ins>
      <w:ins w:id="101" w:author="Steve Rozen, Ph.D." w:date="2025-07-17T18:59:00Z" w16du:dateUtc="2025-07-17T22:59:00Z">
        <w:r w:rsidR="00F57D85">
          <w:rPr>
            <w:rFonts w:ascii="Times New Roman" w:hAnsi="Times New Roman" w:cs="Times New Roman"/>
            <w:sz w:val="24"/>
            <w:szCs w:val="24"/>
          </w:rPr>
          <w:t xml:space="preserve">volving A and T in </w:t>
        </w:r>
      </w:ins>
      <w:ins w:id="102" w:author="Steve Rozen, Ph.D." w:date="2025-07-17T18:58:00Z" w16du:dateUtc="2025-07-17T22:58:00Z">
        <w:r w:rsidR="00F57D85">
          <w:rPr>
            <w:rFonts w:ascii="Times New Roman" w:hAnsi="Times New Roman" w:cs="Times New Roman"/>
            <w:sz w:val="24"/>
            <w:szCs w:val="24"/>
          </w:rPr>
          <w:t>DBS20 (Figure 1D).</w:t>
        </w:r>
      </w:ins>
      <w:ins w:id="103" w:author="Steve Rozen, Ph.D." w:date="2025-07-17T18:52:00Z" w16du:dateUtc="2025-07-17T22:52:00Z">
        <w:r w:rsidR="008A1A6E">
          <w:rPr>
            <w:rFonts w:ascii="Times New Roman" w:hAnsi="Times New Roman" w:cs="Times New Roman"/>
            <w:sz w:val="24"/>
            <w:szCs w:val="24"/>
          </w:rPr>
          <w:t xml:space="preserve"> </w:t>
        </w:r>
      </w:ins>
      <w:del w:id="104" w:author="Steve Rozen, Ph.D." w:date="2025-07-17T18:52:00Z" w16du:dateUtc="2025-07-17T22:52:00Z">
        <w:r w:rsidRPr="00B8798B" w:rsidDel="000168EF">
          <w:rPr>
            <w:rFonts w:ascii="Times New Roman" w:hAnsi="Times New Roman" w:cs="Times New Roman"/>
            <w:sz w:val="24"/>
            <w:szCs w:val="24"/>
          </w:rPr>
          <w:delText>reflects the removal of single-base Cs from dinucleotide Cs or single-base Ts from mono- or dinucleotide Ts</w:delText>
        </w:r>
        <w:r w:rsidR="00596DC9" w:rsidDel="000168EF">
          <w:rPr>
            <w:rFonts w:ascii="Times New Roman" w:hAnsi="Times New Roman" w:cs="Times New Roman" w:hint="eastAsia"/>
            <w:sz w:val="24"/>
            <w:szCs w:val="24"/>
          </w:rPr>
          <w:delText xml:space="preserve"> (Figure 1C)</w:delText>
        </w:r>
        <w:r w:rsidRPr="00B8798B" w:rsidDel="000168EF">
          <w:rPr>
            <w:rFonts w:ascii="Times New Roman" w:hAnsi="Times New Roman" w:cs="Times New Roman"/>
            <w:sz w:val="24"/>
            <w:szCs w:val="24"/>
          </w:rPr>
          <w:delText>. In contrast, the I</w:delText>
        </w:r>
        <w:r w:rsidR="008904C8" w:rsidDel="000168EF">
          <w:rPr>
            <w:rFonts w:ascii="Times New Roman" w:hAnsi="Times New Roman" w:cs="Times New Roman" w:hint="eastAsia"/>
            <w:sz w:val="24"/>
            <w:szCs w:val="24"/>
          </w:rPr>
          <w:delText>ndel</w:delText>
        </w:r>
        <w:r w:rsidRPr="00B8798B" w:rsidDel="000168EF">
          <w:rPr>
            <w:rFonts w:ascii="Times New Roman" w:hAnsi="Times New Roman" w:cs="Times New Roman"/>
            <w:sz w:val="24"/>
            <w:szCs w:val="24"/>
          </w:rPr>
          <w:delText xml:space="preserve">89 signature InsDel23 </w:delText>
        </w:r>
        <w:r w:rsidR="00620F7A" w:rsidDel="000168EF">
          <w:rPr>
            <w:rFonts w:ascii="Times New Roman" w:hAnsi="Times New Roman" w:cs="Times New Roman" w:hint="eastAsia"/>
            <w:sz w:val="24"/>
            <w:szCs w:val="24"/>
          </w:rPr>
          <w:delText>(</w:delText>
        </w:r>
        <w:r w:rsidR="00FF449A" w:rsidDel="000168EF">
          <w:rPr>
            <w:rFonts w:ascii="Times New Roman" w:hAnsi="Times New Roman" w:cs="Times New Roman" w:hint="eastAsia"/>
            <w:sz w:val="24"/>
            <w:szCs w:val="24"/>
          </w:rPr>
          <w:delText xml:space="preserve">identified in this study) </w:delText>
        </w:r>
        <w:r w:rsidRPr="00B8798B" w:rsidDel="000168EF">
          <w:rPr>
            <w:rFonts w:ascii="Times New Roman" w:hAnsi="Times New Roman" w:cs="Times New Roman"/>
            <w:sz w:val="24"/>
            <w:szCs w:val="24"/>
          </w:rPr>
          <w:delText>predominantly characterizes the removal of 1 bp C from CCA ([C2]A) and 1 bp T from AXA, CXA, and GXA contexts, where X represents poly-T tracts of varying lengths (1–4 bp)</w:delText>
        </w:r>
        <w:r w:rsidR="00894B62" w:rsidDel="000168EF">
          <w:rPr>
            <w:rFonts w:ascii="Times New Roman" w:hAnsi="Times New Roman" w:cs="Times New Roman" w:hint="eastAsia"/>
            <w:sz w:val="24"/>
            <w:szCs w:val="24"/>
          </w:rPr>
          <w:delText xml:space="preserve"> (Figure 1D)</w:delText>
        </w:r>
        <w:r w:rsidRPr="00B8798B" w:rsidDel="000168EF">
          <w:rPr>
            <w:rFonts w:ascii="Times New Roman" w:hAnsi="Times New Roman" w:cs="Times New Roman"/>
            <w:sz w:val="24"/>
            <w:szCs w:val="24"/>
          </w:rPr>
          <w:delText>.</w:delText>
        </w:r>
      </w:del>
      <w:r w:rsidRPr="00B8798B">
        <w:rPr>
          <w:rFonts w:ascii="Times New Roman" w:hAnsi="Times New Roman" w:cs="Times New Roman"/>
          <w:sz w:val="24"/>
          <w:szCs w:val="24"/>
        </w:rPr>
        <w:t xml:space="preserve"> </w:t>
      </w:r>
      <w:del w:id="105" w:author="Steve Rozen, Ph.D." w:date="2025-07-17T20:19:00Z" w16du:dateUtc="2025-07-18T00:19:00Z">
        <w:r w:rsidRPr="00B8798B" w:rsidDel="00C218FA">
          <w:rPr>
            <w:rFonts w:ascii="Times New Roman" w:hAnsi="Times New Roman" w:cs="Times New Roman"/>
            <w:sz w:val="24"/>
            <w:szCs w:val="24"/>
          </w:rPr>
          <w:delText>Collectively, these indel signatures consistently demonstrate that AA exposure preferentially removes 1 bp T from ATA, CTA, and GTA contexts, mirroring the strong SBS22 signal observed genome-wide</w:delText>
        </w:r>
        <w:r w:rsidR="00894B62" w:rsidDel="00C218FA">
          <w:rPr>
            <w:rFonts w:ascii="Times New Roman" w:hAnsi="Times New Roman" w:cs="Times New Roman" w:hint="eastAsia"/>
            <w:sz w:val="24"/>
            <w:szCs w:val="24"/>
          </w:rPr>
          <w:delText xml:space="preserve"> (Figure 1A)</w:delText>
        </w:r>
        <w:r w:rsidRPr="00B8798B" w:rsidDel="00C218FA">
          <w:rPr>
            <w:rFonts w:ascii="Times New Roman" w:hAnsi="Times New Roman" w:cs="Times New Roman"/>
            <w:sz w:val="24"/>
            <w:szCs w:val="24"/>
          </w:rPr>
          <w:delText xml:space="preserve">. </w:delText>
        </w:r>
      </w:del>
      <w:r w:rsidRPr="00C218FA">
        <w:rPr>
          <w:rFonts w:ascii="Times New Roman" w:hAnsi="Times New Roman" w:cs="Times New Roman"/>
          <w:sz w:val="24"/>
          <w:szCs w:val="24"/>
          <w:highlight w:val="yellow"/>
          <w:rPrChange w:id="106" w:author="Steve Rozen, Ph.D." w:date="2025-07-17T20:19:00Z" w16du:dateUtc="2025-07-18T00:19:00Z">
            <w:rPr>
              <w:rFonts w:ascii="Times New Roman" w:hAnsi="Times New Roman" w:cs="Times New Roman"/>
              <w:sz w:val="24"/>
              <w:szCs w:val="24"/>
            </w:rPr>
          </w:rPrChange>
        </w:rPr>
        <w:t>Nevertheless, despite their mechanistic importance, indel signatures have historically received less attention: as of COSMIC v3.4, 99 SBS signatures are catalogued, compared to only 23 I</w:t>
      </w:r>
      <w:r w:rsidR="00423ECC">
        <w:rPr>
          <w:rFonts w:ascii="Times New Roman" w:hAnsi="Times New Roman" w:cs="Times New Roman" w:hint="eastAsia"/>
          <w:sz w:val="24"/>
          <w:szCs w:val="24"/>
          <w:highlight w:val="yellow"/>
        </w:rPr>
        <w:t>ndel</w:t>
      </w:r>
      <w:r w:rsidR="00C119C1" w:rsidRPr="00C218FA">
        <w:rPr>
          <w:rFonts w:ascii="Times New Roman" w:hAnsi="Times New Roman" w:cs="Times New Roman"/>
          <w:sz w:val="24"/>
          <w:szCs w:val="24"/>
          <w:highlight w:val="yellow"/>
          <w:rPrChange w:id="107" w:author="Steve Rozen, Ph.D." w:date="2025-07-17T20:19:00Z" w16du:dateUtc="2025-07-18T00:19:00Z">
            <w:rPr>
              <w:rFonts w:ascii="Times New Roman" w:hAnsi="Times New Roman" w:cs="Times New Roman"/>
              <w:sz w:val="24"/>
              <w:szCs w:val="24"/>
            </w:rPr>
          </w:rPrChange>
        </w:rPr>
        <w:t>83</w:t>
      </w:r>
      <w:r w:rsidRPr="00C218FA">
        <w:rPr>
          <w:rFonts w:ascii="Times New Roman" w:hAnsi="Times New Roman" w:cs="Times New Roman"/>
          <w:sz w:val="24"/>
          <w:szCs w:val="24"/>
          <w:highlight w:val="yellow"/>
          <w:rPrChange w:id="108" w:author="Steve Rozen, Ph.D." w:date="2025-07-17T20:19:00Z" w16du:dateUtc="2025-07-18T00:19:00Z">
            <w:rPr>
              <w:rFonts w:ascii="Times New Roman" w:hAnsi="Times New Roman" w:cs="Times New Roman"/>
              <w:sz w:val="24"/>
              <w:szCs w:val="24"/>
            </w:rPr>
          </w:rPrChange>
        </w:rPr>
        <w:t xml:space="preserve"> signatures.</w:t>
      </w:r>
    </w:p>
    <w:p w14:paraId="2229B932" w14:textId="4B41E4C6"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similar to any known </w:t>
      </w:r>
      <w:r w:rsidR="003A4A88">
        <w:rPr>
          <w:rFonts w:ascii="Times New Roman" w:hAnsi="Times New Roman" w:cs="Times New Roman" w:hint="eastAsia"/>
          <w:sz w:val="24"/>
          <w:szCs w:val="24"/>
        </w:rPr>
        <w:t>Indel</w:t>
      </w:r>
      <w:r w:rsidRPr="008D60CC">
        <w:rPr>
          <w:rFonts w:ascii="Times New Roman" w:hAnsi="Times New Roman" w:cs="Times New Roman"/>
          <w:sz w:val="24"/>
          <w:szCs w:val="24"/>
        </w:rPr>
        <w:t xml:space="preserve">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r w:rsidR="00573DD4">
        <w:rPr>
          <w:rFonts w:ascii="Times New Roman" w:hAnsi="Times New Roman" w:cs="Times New Roman"/>
          <w:sz w:val="24"/>
          <w:szCs w:val="24"/>
        </w:rPr>
        <w:t xml:space="preserve"> in a cells with deficient </w:t>
      </w:r>
      <w:r w:rsidR="00EB4AAF" w:rsidRPr="00EB4AAF">
        <w:rPr>
          <w:rFonts w:ascii="Times New Roman" w:hAnsi="Times New Roman" w:cs="Times New Roman"/>
          <w:sz w:val="24"/>
          <w:szCs w:val="24"/>
        </w:rPr>
        <w:t xml:space="preserve"> </w:t>
      </w:r>
      <w:r w:rsidR="00573DD4" w:rsidRPr="00573DD4">
        <w:rPr>
          <w:rFonts w:ascii="Times New Roman" w:hAnsi="Times New Roman" w:cs="Times New Roman"/>
          <w:sz w:val="24"/>
          <w:szCs w:val="24"/>
        </w:rPr>
        <w:lastRenderedPageBreak/>
        <w:t xml:space="preserve">ribonucleotide excision repair </w:t>
      </w:r>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generates previously unreported</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r w:rsidR="00573DD4">
        <w:rPr>
          <w:rFonts w:ascii="Times New Roman" w:hAnsi="Times New Roman" w:cs="Times New Roman"/>
          <w:sz w:val="24"/>
          <w:szCs w:val="24"/>
        </w:rPr>
        <w:t>s</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that we </w:t>
      </w:r>
      <w:r w:rsidR="00EB4AAF" w:rsidRPr="00EB4AAF">
        <w:rPr>
          <w:rFonts w:ascii="Times New Roman" w:hAnsi="Times New Roman" w:cs="Times New Roman"/>
          <w:sz w:val="24"/>
          <w:szCs w:val="24"/>
        </w:rPr>
        <w:t xml:space="preserve">identified </w:t>
      </w:r>
      <w:r w:rsidR="00573DD4">
        <w:rPr>
          <w:rFonts w:ascii="Times New Roman" w:hAnsi="Times New Roman" w:cs="Times New Roman"/>
          <w:sz w:val="24"/>
          <w:szCs w:val="24"/>
        </w:rPr>
        <w:t>independently in both indel classification systems</w:t>
      </w:r>
      <w:r w:rsidR="00573DD4" w:rsidRPr="00EB4AAF">
        <w:rPr>
          <w:rFonts w:ascii="Times New Roman" w:hAnsi="Times New Roman" w:cs="Times New Roman"/>
          <w:sz w:val="24"/>
          <w:szCs w:val="24"/>
        </w:rPr>
        <w:t xml:space="preserve"> </w:t>
      </w:r>
      <w:r w:rsidR="008201EF">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w:instrText>
      </w:r>
      <w:r w:rsidR="008201EF">
        <w:rPr>
          <w:rFonts w:ascii="Times New Roman" w:hAnsi="Times New Roman" w:cs="Times New Roman" w:hint="eastAsia"/>
          <w:sz w:val="24"/>
          <w:szCs w:val="24"/>
        </w:rPr>
        <w:instrText>vel of transcription. This mutation type, characteristic of TAM, is sequence dependent, occurring prefentially at di- and trinucleotides repeats, notably at two mutational hotspots encompassing the same 5</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ACATAT-3</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 xml:space="preserve"> sequence. To explore the mechanisms und</w:instrText>
      </w:r>
      <w:r w:rsidR="008201EF">
        <w:rPr>
          <w:rFonts w:ascii="Times New Roman" w:hAnsi="Times New Roman" w:cs="Times New Roman"/>
          <w:sz w:val="24"/>
          <w:szCs w:val="24"/>
        </w:rPr>
        <w:instrText>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w:instrText>
      </w:r>
      <w:r w:rsidR="008201EF">
        <w:rPr>
          <w:rFonts w:ascii="Times New Roman" w:hAnsi="Times New Roman" w:cs="Times New Roman" w:hint="eastAsia"/>
          <w:sz w:val="24"/>
          <w:szCs w:val="24"/>
        </w:rPr>
        <w:instrText xml:space="preserve"> mutation assay for studying transcription-associated mutagenesis (TAM) in yeast. In a wild-type background with no alterations in DNA repair capacity, </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50% of forward mutations that arise in the            CAN1            gene under high-transcription co</w:instrText>
      </w:r>
      <w:r w:rsidR="008201EF">
        <w:rPr>
          <w:rFonts w:ascii="Times New Roman" w:hAnsi="Times New Roman" w:cs="Times New Roman"/>
          <w:sz w:val="24"/>
          <w:szCs w:val="24"/>
        </w:rPr>
        <w:instrText xml:space="preserve">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sidR="008201EF">
        <w:rPr>
          <w:rFonts w:ascii="Times New Roman" w:hAnsi="Times New Roman" w:cs="Times New Roman"/>
          <w:sz w:val="24"/>
          <w:szCs w:val="24"/>
        </w:rPr>
        <w:fldChar w:fldCharType="separate"/>
      </w:r>
      <w:r w:rsidR="008201EF" w:rsidRPr="008201EF">
        <w:rPr>
          <w:rFonts w:ascii="Times New Roman" w:hAnsi="Times New Roman" w:cs="Times New Roman"/>
          <w:sz w:val="24"/>
        </w:rPr>
        <w:t>(Cho et al. 2013; Takahashi et al. 2011; Lippert et al. 2011)</w:t>
      </w:r>
      <w:r w:rsidR="008201EF">
        <w:rPr>
          <w:rFonts w:ascii="Times New Roman" w:hAnsi="Times New Roman" w:cs="Times New Roman"/>
          <w:sz w:val="24"/>
          <w:szCs w:val="24"/>
        </w:rPr>
        <w:fldChar w:fldCharType="end"/>
      </w:r>
      <w:r w:rsidR="00EB4AAF" w:rsidRPr="00EB4AAF">
        <w:rPr>
          <w:rFonts w:ascii="Times New Roman" w:hAnsi="Times New Roman" w:cs="Times New Roman"/>
          <w:sz w:val="24"/>
          <w:szCs w:val="24"/>
        </w:rPr>
        <w:t xml:space="preserve"> Additionally, four novel signatures from both </w:t>
      </w:r>
      <w:r w:rsidR="00573DD4">
        <w:rPr>
          <w:rFonts w:ascii="Times New Roman" w:hAnsi="Times New Roman" w:cs="Times New Roman"/>
          <w:sz w:val="24"/>
          <w:szCs w:val="24"/>
        </w:rPr>
        <w:t>indel</w:t>
      </w:r>
      <w:r w:rsidR="00EB4AAF" w:rsidRPr="00EB4AAF">
        <w:rPr>
          <w:rFonts w:ascii="Times New Roman" w:hAnsi="Times New Roman" w:cs="Times New Roman"/>
          <w:sz w:val="24"/>
          <w:szCs w:val="24"/>
        </w:rPr>
        <w:t xml:space="preserve"> </w:t>
      </w:r>
      <w:r w:rsidR="00AF31C2">
        <w:rPr>
          <w:rFonts w:ascii="Times New Roman" w:hAnsi="Times New Roman" w:cs="Times New Roman"/>
          <w:sz w:val="24"/>
          <w:szCs w:val="24"/>
        </w:rPr>
        <w:t>classifications</w:t>
      </w:r>
      <w:r w:rsidR="00573DD4">
        <w:rPr>
          <w:rFonts w:ascii="Times New Roman" w:hAnsi="Times New Roman" w:cs="Times New Roman"/>
          <w:sz w:val="24"/>
          <w:szCs w:val="24"/>
        </w:rPr>
        <w:t xml:space="preserve"> systems</w:t>
      </w:r>
      <w:r w:rsidR="00AF31C2">
        <w:rPr>
          <w:rFonts w:ascii="Times New Roman" w:hAnsi="Times New Roman" w:cs="Times New Roman"/>
          <w:sz w:val="24"/>
          <w:szCs w:val="24"/>
        </w:rPr>
        <w:t xml:space="preserve"> </w:t>
      </w:r>
      <w:r w:rsidR="00573DD4">
        <w:rPr>
          <w:rFonts w:ascii="Times New Roman" w:hAnsi="Times New Roman" w:cs="Times New Roman"/>
          <w:sz w:val="24"/>
          <w:szCs w:val="24"/>
        </w:rPr>
        <w:t>occurred</w:t>
      </w:r>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w:t>
      </w:r>
      <w:r w:rsidRPr="00BF36B6">
        <w:rPr>
          <w:rFonts w:ascii="Times New Roman" w:hAnsi="Times New Roman" w:cs="Times New Roman"/>
          <w:sz w:val="24"/>
          <w:szCs w:val="24"/>
        </w:rPr>
        <w:lastRenderedPageBreak/>
        <w:t xml:space="preserve">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09"/>
      <w:commentRangeStart w:id="110"/>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as we observed 1 bp C deletions from polyC tracts as long as 10–15 bp in 853 samples within our dataset.</w:t>
      </w:r>
      <w:r w:rsidR="002D4A23">
        <w:rPr>
          <w:rFonts w:ascii="Times New Roman" w:hAnsi="Times New Roman" w:cs="Times New Roman" w:hint="eastAsia"/>
          <w:sz w:val="24"/>
          <w:szCs w:val="24"/>
        </w:rPr>
        <w:t xml:space="preserve"> </w:t>
      </w:r>
      <w:commentRangeEnd w:id="109"/>
      <w:r w:rsidR="00FC0DE7">
        <w:rPr>
          <w:rStyle w:val="CommentReference"/>
        </w:rPr>
        <w:commentReference w:id="109"/>
      </w:r>
      <w:commentRangeEnd w:id="110"/>
      <w:r w:rsidR="00F42D0F">
        <w:rPr>
          <w:rStyle w:val="CommentReference"/>
        </w:rPr>
        <w:commentReference w:id="110"/>
      </w:r>
      <w:r w:rsidRPr="00BF36B6">
        <w:rPr>
          <w:rFonts w:ascii="Times New Roman" w:hAnsi="Times New Roman" w:cs="Times New Roman"/>
          <w:sz w:val="24"/>
          <w:szCs w:val="24"/>
        </w:rPr>
        <w:t>Our de novo signature discovery followed a three-step approach:</w:t>
      </w:r>
    </w:p>
    <w:p w14:paraId="70AB7700" w14:textId="1C534C11"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5E413EB"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C_IDx," where x corresponds to the COSMIC ID; see 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xml:space="preserve">), and (c) 15 novel signatures not fitting these categories, labeled "H_IDx" starting from ID24, as COSMIC v3.4 ends at ID23 (Figure 2C). All novel signatures are supported by at least one sample, reinforcing their biological relevance </w:t>
      </w:r>
      <w:r w:rsidR="00C51353">
        <w:rPr>
          <w:rFonts w:ascii="Times New Roman" w:hAnsi="Times New Roman" w:cs="Times New Roman" w:hint="eastAsia"/>
          <w:sz w:val="24"/>
          <w:szCs w:val="24"/>
        </w:rPr>
        <w:t>(Vig</w:t>
      </w:r>
      <w:r w:rsidR="00B87BF8">
        <w:rPr>
          <w:rFonts w:ascii="Times New Roman" w:hAnsi="Times New Roman" w:cs="Times New Roman" w:hint="eastAsia"/>
          <w:sz w:val="24"/>
          <w:szCs w:val="24"/>
        </w:rPr>
        <w:t>nettes</w:t>
      </w:r>
      <w:r w:rsidRPr="00BF36B6">
        <w:rPr>
          <w:rFonts w:ascii="Times New Roman" w:hAnsi="Times New Roman" w:cs="Times New Roman"/>
          <w:sz w:val="24"/>
          <w:szCs w:val="24"/>
        </w:rPr>
        <w:t>)</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s (designated as InsDelx for matches to C_IDx or H_IDx</w:t>
      </w:r>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B87BF8">
        <w:rPr>
          <w:rFonts w:ascii="Times New Roman" w:hAnsi="Times New Roman" w:cs="Times New Roman" w:hint="eastAsia"/>
          <w:sz w:val="24"/>
          <w:szCs w:val="24"/>
          <w:highlight w:val="lightGray"/>
        </w:rPr>
        <w:t>V</w:t>
      </w:r>
      <w:r w:rsidR="00986700" w:rsidRPr="00986700">
        <w:rPr>
          <w:rFonts w:ascii="Times New Roman" w:hAnsi="Times New Roman" w:cs="Times New Roman" w:hint="eastAsia"/>
          <w:sz w:val="24"/>
          <w:szCs w:val="24"/>
          <w:highlight w:val="lightGray"/>
        </w:rPr>
        <w:t>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 they were named InsDelx_a, InsDelx_b, and so forth.</w:t>
      </w:r>
      <w:r w:rsidR="0010100B">
        <w:rPr>
          <w:rFonts w:ascii="Times New Roman" w:hAnsi="Times New Roman" w:cs="Times New Roman" w:hint="eastAsia"/>
          <w:sz w:val="24"/>
          <w:szCs w:val="24"/>
        </w:rPr>
        <w:t xml:space="preserve"> </w:t>
      </w:r>
    </w:p>
    <w:p w14:paraId="2AD21783" w14:textId="6B4C9AEE"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lastRenderedPageBreak/>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w:t>
      </w:r>
      <w:r w:rsidR="00741663">
        <w:rPr>
          <w:rFonts w:ascii="Times New Roman" w:hAnsi="Times New Roman" w:cs="Times New Roman" w:hint="eastAsia"/>
          <w:sz w:val="24"/>
          <w:szCs w:val="24"/>
        </w:rPr>
        <w:t xml:space="preserve">Figure 2 </w:t>
      </w:r>
      <w:r w:rsidR="008B3F56">
        <w:rPr>
          <w:rFonts w:ascii="Times New Roman" w:hAnsi="Times New Roman" w:cs="Times New Roman" w:hint="eastAsia"/>
          <w:sz w:val="24"/>
          <w:szCs w:val="24"/>
        </w:rPr>
        <w:t>&amp;</w:t>
      </w:r>
      <w:r w:rsidR="00741663">
        <w:rPr>
          <w:rFonts w:ascii="Times New Roman" w:hAnsi="Times New Roman" w:cs="Times New Roman" w:hint="eastAsia"/>
          <w:sz w:val="24"/>
          <w:szCs w:val="24"/>
        </w:rPr>
        <w:t xml:space="preserve"> Figure 3</w:t>
      </w:r>
      <w:r w:rsidRPr="00763AFA">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02252597"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similar to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w:t>
      </w:r>
      <w:r w:rsidR="00FA27C2">
        <w:rPr>
          <w:rFonts w:ascii="Times New Roman" w:hAnsi="Times New Roman" w:cs="Times New Roman" w:hint="eastAsia"/>
          <w:sz w:val="24"/>
          <w:szCs w:val="24"/>
        </w:rPr>
        <w:t xml:space="preserve"> (C_ID1 to C_ID23 in Figure2)</w:t>
      </w:r>
      <w:r w:rsidRPr="00FD1165">
        <w:rPr>
          <w:rFonts w:ascii="Times New Roman" w:hAnsi="Times New Roman" w:cs="Times New Roman"/>
          <w:sz w:val="24"/>
          <w:szCs w:val="24"/>
        </w:rPr>
        <w:t>.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EB13C34"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InD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9 signatures (see Methods and Table S</w:t>
      </w:r>
      <w:r w:rsidR="00DC2B7B">
        <w:rPr>
          <w:rFonts w:ascii="Times New Roman" w:hAnsi="Times New Roman" w:cs="Times New Roman" w:hint="eastAsia"/>
          <w:sz w:val="24"/>
          <w:szCs w:val="24"/>
        </w:rPr>
        <w:t>1</w:t>
      </w:r>
      <w:r w:rsidRPr="00FD1165">
        <w:rPr>
          <w:rFonts w:ascii="Times New Roman" w:hAnsi="Times New Roman" w:cs="Times New Roman"/>
          <w:sz w:val="24"/>
          <w:szCs w:val="24"/>
        </w:rPr>
        <w:t xml:space="preserve">).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r w:rsidR="00F0267B">
        <w:rPr>
          <w:rFonts w:ascii="Times New Roman" w:hAnsi="Times New Roman" w:cs="Times New Roman" w:hint="eastAsia"/>
          <w:sz w:val="24"/>
          <w:szCs w:val="24"/>
        </w:rPr>
        <w:t xml:space="preserve"> </w:t>
      </w:r>
      <w:commentRangeStart w:id="111"/>
      <w:r w:rsidR="00F0267B">
        <w:rPr>
          <w:rFonts w:ascii="Times New Roman" w:hAnsi="Times New Roman" w:cs="Times New Roman" w:hint="eastAsia"/>
          <w:sz w:val="24"/>
          <w:szCs w:val="24"/>
        </w:rPr>
        <w:t>(</w:t>
      </w:r>
      <w:r w:rsidR="00EA0FFF">
        <w:rPr>
          <w:rFonts w:ascii="Times New Roman" w:hAnsi="Times New Roman" w:cs="Times New Roman" w:hint="eastAsia"/>
          <w:sz w:val="24"/>
          <w:szCs w:val="24"/>
        </w:rPr>
        <w:t>Table 1</w:t>
      </w:r>
      <w:commentRangeEnd w:id="111"/>
      <w:r w:rsidR="00EA0FFF">
        <w:rPr>
          <w:rStyle w:val="CommentReference"/>
        </w:rPr>
        <w:commentReference w:id="111"/>
      </w:r>
      <w:r w:rsidR="00F0267B">
        <w:rPr>
          <w:rFonts w:ascii="Times New Roman" w:hAnsi="Times New Roman" w:cs="Times New Roman" w:hint="eastAsia"/>
          <w:sz w:val="24"/>
          <w:szCs w:val="24"/>
        </w:rPr>
        <w:t>)</w:t>
      </w:r>
      <w:r w:rsidRPr="00FD1165">
        <w:rPr>
          <w:rFonts w:ascii="Times New Roman" w:hAnsi="Times New Roman" w:cs="Times New Roman"/>
          <w:sz w:val="24"/>
          <w:szCs w:val="24"/>
        </w:rPr>
        <w:t>.</w:t>
      </w:r>
    </w:p>
    <w:p w14:paraId="36D65A6F" w14:textId="7140C385"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72B0551E"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polyT tracts of 1–4 </w:t>
      </w:r>
      <w:r w:rsidR="00C65A87" w:rsidRPr="00C65A87">
        <w:rPr>
          <w:rFonts w:ascii="Times New Roman" w:hAnsi="Times New Roman" w:cs="Times New Roman"/>
          <w:sz w:val="24"/>
          <w:szCs w:val="24"/>
        </w:rPr>
        <w:lastRenderedPageBreak/>
        <w:t xml:space="preserve">bp would likely also operate on longer polyT stretches. The </w:t>
      </w:r>
      <w:r w:rsidR="005C698F">
        <w:rPr>
          <w:rFonts w:ascii="Times New Roman" w:hAnsi="Times New Roman" w:cs="Times New Roman" w:hint="eastAsia"/>
          <w:sz w:val="24"/>
          <w:szCs w:val="24"/>
        </w:rPr>
        <w:t>Indel89</w:t>
      </w:r>
      <w:r w:rsidR="00C65A87" w:rsidRPr="00C65A87">
        <w:rPr>
          <w:rFonts w:ascii="Times New Roman" w:hAnsi="Times New Roman" w:cs="Times New Roman"/>
          <w:sz w:val="24"/>
          <w:szCs w:val="24"/>
        </w:rPr>
        <w:t xml:space="preserve"> classification supports this, as InsDel9 captures 1 bp T deletions from polyT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Koh et al</w:t>
      </w:r>
      <w:r w:rsidR="00BA2FB9">
        <w:rPr>
          <w:rFonts w:ascii="Times New Roman" w:hAnsi="Times New Roman" w:cs="Times New Roman"/>
          <w:sz w:val="24"/>
          <w:szCs w:val="24"/>
        </w:rPr>
        <w:t>’</w:t>
      </w:r>
      <w:r w:rsidR="00BA2FB9">
        <w:rPr>
          <w:rFonts w:ascii="Times New Roman" w:hAnsi="Times New Roman" w:cs="Times New Roman" w:hint="eastAsia"/>
          <w:sz w:val="24"/>
          <w:szCs w:val="24"/>
        </w:rPr>
        <w:t>s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polyT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7E8EAD8F"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DC4D91">
        <w:rPr>
          <w:rFonts w:ascii="Times New Roman" w:hAnsi="Times New Roman" w:cs="Times New Roman" w:hint="eastAsia"/>
          <w:sz w:val="24"/>
          <w:szCs w:val="24"/>
        </w:rPr>
        <w:t>2</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75D39">
        <w:rPr>
          <w:rFonts w:ascii="Times New Roman" w:hAnsi="Times New Roman" w:cs="Times New Roman" w:hint="eastAsia"/>
          <w:sz w:val="24"/>
          <w:szCs w:val="24"/>
        </w:rPr>
        <w:t>2</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w:t>
      </w:r>
      <w:r w:rsidR="005C698F">
        <w:rPr>
          <w:rFonts w:ascii="Times New Roman" w:hAnsi="Times New Roman" w:cs="Times New Roman" w:hint="eastAsia"/>
          <w:sz w:val="24"/>
          <w:szCs w:val="24"/>
        </w:rPr>
        <w:t>Indel89</w:t>
      </w:r>
      <w:r w:rsidR="00E50EEF" w:rsidRPr="00E50EEF">
        <w:rPr>
          <w:rFonts w:ascii="Times New Roman" w:hAnsi="Times New Roman" w:cs="Times New Roman"/>
          <w:sz w:val="24"/>
          <w:szCs w:val="24"/>
        </w:rPr>
        <w:t xml:space="preserve">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575D39">
        <w:rPr>
          <w:rFonts w:ascii="Times New Roman" w:hAnsi="Times New Roman" w:cs="Times New Roman" w:hint="eastAsia"/>
          <w:sz w:val="24"/>
          <w:szCs w:val="24"/>
        </w:rPr>
        <w:t xml:space="preserve"> </w:t>
      </w:r>
      <w:r w:rsidR="007C0E03">
        <w:rPr>
          <w:rFonts w:ascii="Times New Roman" w:hAnsi="Times New Roman" w:cs="Times New Roman" w:hint="eastAsia"/>
          <w:sz w:val="24"/>
          <w:szCs w:val="24"/>
        </w:rPr>
        <w:t>(Figure 3)</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440BDE85"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w:t>
      </w:r>
      <w:r w:rsidR="00B75BBF" w:rsidRPr="008A1C58">
        <w:rPr>
          <w:rFonts w:ascii="Times New Roman" w:hAnsi="Times New Roman" w:cs="Times New Roman"/>
          <w:sz w:val="24"/>
          <w:szCs w:val="24"/>
        </w:rPr>
        <w:lastRenderedPageBreak/>
        <w:t>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w:t>
      </w:r>
      <w:r w:rsidR="007C0E03">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6C4441B3"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commentRangeStart w:id="112"/>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commentRangeEnd w:id="112"/>
      <w:r w:rsidR="00DC0BC9">
        <w:rPr>
          <w:rStyle w:val="CommentReference"/>
        </w:rPr>
        <w:commentReference w:id="112"/>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signatures. Next, thes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 were reconstructed from th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48294FB8"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Consistent with previous reports, C_ID1, C_ID2, C_ID5, and C_ID8 were detected in the majority of cancer types, while C_ID3 was particularly prominent in lung and liver cancers, and C_ID13 was enriched in skin cancers</w:t>
      </w:r>
      <w:r w:rsidR="009A0E3D" w:rsidRPr="0096596C">
        <w:rPr>
          <w:rFonts w:ascii="Times New Roman" w:hAnsi="Times New Roman" w:cs="Times New Roman"/>
          <w:sz w:val="24"/>
          <w:szCs w:val="24"/>
        </w:rPr>
        <w:t xml:space="preserve"> (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 xml:space="preserve">. The novel signatures identified by mSigHdp generally exhibited activity in fewer cancer types compared to established COSMIC signatures, with the exception of H_ID24 and H_ID25, which were prevalent across a wide range of cancers (Figure </w:t>
      </w:r>
      <w:r w:rsidR="009A0E3D">
        <w:rPr>
          <w:rFonts w:ascii="Times New Roman" w:hAnsi="Times New Roman" w:cs="Times New Roman" w:hint="eastAsia"/>
          <w:sz w:val="24"/>
          <w:szCs w:val="24"/>
        </w:rPr>
        <w:t>4b</w:t>
      </w:r>
      <w:r w:rsidRPr="0096596C">
        <w:rPr>
          <w:rFonts w:ascii="Times New Roman" w:hAnsi="Times New Roman" w:cs="Times New Roman"/>
          <w:sz w:val="24"/>
          <w:szCs w:val="24"/>
        </w:rPr>
        <w:t xml:space="preserv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e.g., C_ID1 was captured by InsDel1a, InsDel1b, InsDel1c, and InsDel1d), </w:t>
      </w:r>
      <w:r w:rsidRPr="0096596C">
        <w:rPr>
          <w:rFonts w:ascii="Times New Roman" w:hAnsi="Times New Roman" w:cs="Times New Roman"/>
          <w:sz w:val="24"/>
          <w:szCs w:val="24"/>
        </w:rPr>
        <w:lastRenderedPageBreak/>
        <w:t>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ascii="Times New Roman" w:hAnsi="Times New Roman" w:cs="Times New Roman" w:hint="eastAsia"/>
          <w:sz w:val="24"/>
          <w:szCs w:val="24"/>
        </w:rPr>
        <w:t xml:space="preserve"> </w:t>
      </w:r>
      <w:r w:rsidR="009A0E3D">
        <w:rPr>
          <w:rFonts w:ascii="Times New Roman" w:hAnsi="Times New Roman" w:cs="Times New Roman" w:hint="eastAsia"/>
          <w:sz w:val="24"/>
          <w:szCs w:val="24"/>
        </w:rPr>
        <w:t>(</w:t>
      </w:r>
      <w:r w:rsidR="009A0E3D" w:rsidRPr="0096596C">
        <w:rPr>
          <w:rFonts w:ascii="Times New Roman" w:hAnsi="Times New Roman" w:cs="Times New Roman"/>
          <w:sz w:val="24"/>
          <w:szCs w:val="24"/>
        </w:rPr>
        <w:t xml:space="preserve">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w:t>
      </w:r>
    </w:p>
    <w:p w14:paraId="6EBC889B" w14:textId="49F5AEDA"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9A0E3D">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w:t>
      </w:r>
      <w:r w:rsidR="0022345A">
        <w:rPr>
          <w:rFonts w:ascii="Times New Roman" w:hAnsi="Times New Roman" w:cs="Times New Roman" w:hint="eastAsia"/>
          <w:sz w:val="24"/>
          <w:szCs w:val="24"/>
        </w:rPr>
        <w:t>2</w:t>
      </w:r>
      <w:r w:rsidR="0033783F">
        <w:rPr>
          <w:rFonts w:ascii="Times New Roman" w:hAnsi="Times New Roman" w:cs="Times New Roman" w:hint="eastAsia"/>
          <w:sz w:val="24"/>
          <w:szCs w:val="24"/>
        </w:rPr>
        <w:t>&amp;S3</w:t>
      </w:r>
      <w:r w:rsidRPr="0096596C">
        <w:rPr>
          <w:rFonts w:ascii="Times New Roman" w:hAnsi="Times New Roman" w:cs="Times New Roman"/>
          <w:sz w:val="24"/>
          <w:szCs w:val="24"/>
        </w:rPr>
        <w:t xml:space="preserve">). </w:t>
      </w:r>
      <w:r w:rsidR="00C32258" w:rsidRPr="00C32258">
        <w:rPr>
          <w:rFonts w:ascii="Times New Roman" w:hAnsi="Times New Roman" w:cs="Times New Roman"/>
          <w:sz w:val="24"/>
          <w:szCs w:val="24"/>
        </w:rPr>
        <w:t xml:space="preserve">Correlation analysis revealed that InDel89 signatures can distinguish more nuanced mutational processes—showing distinct correlation patterns </w:t>
      </w:r>
      <w:r w:rsidR="002233A5">
        <w:rPr>
          <w:rFonts w:ascii="Times New Roman" w:hAnsi="Times New Roman" w:cs="Times New Roman" w:hint="eastAsia"/>
          <w:sz w:val="24"/>
          <w:szCs w:val="24"/>
        </w:rPr>
        <w:t>with SBS signatures</w:t>
      </w:r>
      <w:r w:rsidR="00C32258" w:rsidRPr="00C32258">
        <w:rPr>
          <w:rFonts w:ascii="Times New Roman" w:hAnsi="Times New Roman" w:cs="Times New Roman"/>
          <w:sz w:val="24"/>
          <w:szCs w:val="24"/>
        </w:rPr>
        <w:t>—highlighting the greater resolution and specificity provided by the InDel89 taxonomy compared to InDel83.</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w:t>
      </w:r>
      <w:commentRangeStart w:id="113"/>
      <w:r w:rsidR="004C0432">
        <w:rPr>
          <w:rFonts w:ascii="Times New Roman" w:hAnsi="Times New Roman" w:cs="Times New Roman" w:hint="eastAsia"/>
          <w:sz w:val="24"/>
          <w:szCs w:val="24"/>
        </w:rPr>
        <w:t xml:space="preserve">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dHR(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We also observed strong correlations within a 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w:t>
      </w:r>
      <w:commentRangeEnd w:id="113"/>
      <w:r w:rsidR="002233A5">
        <w:rPr>
          <w:rStyle w:val="CommentReference"/>
        </w:rPr>
        <w:commentReference w:id="113"/>
      </w:r>
      <w:r w:rsidR="003F6FBF">
        <w:rPr>
          <w:rFonts w:ascii="Times New Roman" w:hAnsi="Times New Roman" w:cs="Times New Roman" w:hint="eastAsia"/>
          <w:sz w:val="24"/>
          <w:szCs w:val="24"/>
        </w:rPr>
        <w:t>(Figure 5)</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was more strongly associated with PolE proofreading activity (SBS10a), and InsDel1d were more closely related to reactive oxygen species-induced mutations (SBS17 and SBS18). We also observed strong correlations within a dMMR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w:t>
      </w:r>
      <w:r w:rsidR="009963AC">
        <w:rPr>
          <w:rFonts w:ascii="Times New Roman" w:hAnsi="Times New Roman" w:cs="Times New Roman" w:hint="eastAsia"/>
          <w:sz w:val="24"/>
          <w:szCs w:val="24"/>
        </w:rPr>
        <w:lastRenderedPageBreak/>
        <w:t xml:space="preserve">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7F9B6251" w:rsidR="008C1E46" w:rsidRPr="008C1E46" w:rsidRDefault="008C1E46" w:rsidP="0096596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5F30CFFD"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CA522C">
        <w:rPr>
          <w:rFonts w:ascii="Times New Roman" w:hAnsi="Times New Roman" w:cs="Times New Roman" w:hint="eastAsia"/>
          <w:sz w:val="24"/>
          <w:szCs w:val="24"/>
        </w:rPr>
        <w:t>6</w:t>
      </w:r>
      <w:r w:rsidR="00314975">
        <w:rPr>
          <w:rFonts w:ascii="Times New Roman" w:hAnsi="Times New Roman" w:cs="Times New Roman" w:hint="eastAsia"/>
          <w:sz w:val="24"/>
          <w:szCs w:val="24"/>
        </w:rPr>
        <w:t>A</w:t>
      </w:r>
      <w:r>
        <w:rPr>
          <w:rFonts w:ascii="Times New Roman" w:hAnsi="Times New Roman" w:cs="Times New Roman"/>
          <w:sz w:val="24"/>
          <w:szCs w:val="24"/>
        </w:rPr>
        <w:t xml:space="preserve">, </w:t>
      </w:r>
      <w:r w:rsidRPr="00610537">
        <w:rPr>
          <w:rFonts w:ascii="Times New Roman" w:hAnsi="Times New Roman" w:cs="Times New Roman"/>
          <w:sz w:val="24"/>
          <w:szCs w:val="24"/>
          <w:highlight w:val="yellow"/>
        </w:rPr>
        <w:t xml:space="preserve">Table </w:t>
      </w:r>
      <w:r w:rsidR="00610537" w:rsidRPr="00610537">
        <w:rPr>
          <w:rFonts w:ascii="Times New Roman" w:hAnsi="Times New Roman" w:cs="Times New Roman" w:hint="eastAsia"/>
          <w:sz w:val="24"/>
          <w:szCs w:val="24"/>
          <w:highlight w:val="yellow"/>
        </w:rPr>
        <w:t>S</w:t>
      </w:r>
      <w:r w:rsidR="00E42618">
        <w:rPr>
          <w:rFonts w:ascii="Times New Roman" w:hAnsi="Times New Roman" w:cs="Times New Roman" w:hint="eastAsia"/>
          <w:sz w:val="24"/>
          <w:szCs w:val="24"/>
        </w:rPr>
        <w:t>4</w:t>
      </w:r>
      <w:r>
        <w:rPr>
          <w:rFonts w:ascii="Times New Roman" w:hAnsi="Times New Roman" w:cs="Times New Roman"/>
          <w:sz w:val="24"/>
          <w:szCs w:val="24"/>
        </w:rPr>
        <w:t xml:space="preserve">).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314975">
        <w:rPr>
          <w:rFonts w:ascii="Times New Roman" w:hAnsi="Times New Roman" w:cs="Times New Roman" w:hint="eastAsia"/>
          <w:sz w:val="24"/>
          <w:szCs w:val="24"/>
        </w:rPr>
        <w:t>6</w:t>
      </w:r>
      <w:r w:rsidR="008C26E2">
        <w:rPr>
          <w:rFonts w:ascii="Times New Roman" w:hAnsi="Times New Roman" w:cs="Times New Roman" w:hint="eastAsia"/>
          <w:sz w:val="24"/>
          <w:szCs w:val="24"/>
        </w:rPr>
        <w:t>A</w:t>
      </w:r>
      <w:r>
        <w:rPr>
          <w:rFonts w:ascii="Times New Roman" w:hAnsi="Times New Roman" w:cs="Times New Roman"/>
          <w:sz w:val="24"/>
          <w:szCs w:val="24"/>
        </w:rPr>
        <w:t xml:space="preserve">, Table </w:t>
      </w:r>
      <w:r w:rsidR="00610537">
        <w:rPr>
          <w:rFonts w:ascii="Times New Roman" w:hAnsi="Times New Roman" w:cs="Times New Roman" w:hint="eastAsia"/>
          <w:sz w:val="24"/>
          <w:szCs w:val="24"/>
        </w:rPr>
        <w:t>S</w:t>
      </w:r>
      <w:r w:rsidR="00E42618">
        <w:rPr>
          <w:rFonts w:ascii="Times New Roman" w:hAnsi="Times New Roman" w:cs="Times New Roman" w:hint="eastAsia"/>
          <w:sz w:val="24"/>
          <w:szCs w:val="24"/>
        </w:rPr>
        <w:t>4</w:t>
      </w:r>
      <w:r>
        <w:rPr>
          <w:rFonts w:ascii="Times New Roman" w:hAnsi="Times New Roman" w:cs="Times New Roman"/>
          <w:sz w:val="24"/>
          <w:szCs w:val="24"/>
        </w:rPr>
        <w:t xml:space="preserve">). Similar to </w:t>
      </w:r>
      <w:r>
        <w:rPr>
          <w:rFonts w:ascii="Times New Roman" w:hAnsi="Times New Roman" w:cs="Times New Roman"/>
          <w:sz w:val="24"/>
          <w:szCs w:val="24"/>
        </w:rPr>
        <w:lastRenderedPageBreak/>
        <w:t>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6EDDFA99"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enrichment in genic regions</w:t>
      </w:r>
      <w:r w:rsidR="008C26E2">
        <w:rPr>
          <w:rFonts w:ascii="Times New Roman" w:hAnsi="Times New Roman" w:cs="Times New Roman" w:hint="eastAsia"/>
          <w:sz w:val="24"/>
          <w:szCs w:val="24"/>
        </w:rPr>
        <w:t xml:space="preserve"> (</w:t>
      </w:r>
      <w:r w:rsidR="008C26E2">
        <w:rPr>
          <w:rFonts w:ascii="Times New Roman" w:hAnsi="Times New Roman" w:cs="Times New Roman"/>
          <w:sz w:val="24"/>
          <w:szCs w:val="24"/>
        </w:rPr>
        <w:t xml:space="preserve">Figure </w:t>
      </w:r>
      <w:r w:rsidR="008C26E2">
        <w:rPr>
          <w:rFonts w:ascii="Times New Roman" w:hAnsi="Times New Roman" w:cs="Times New Roman" w:hint="eastAsia"/>
          <w:sz w:val="24"/>
          <w:szCs w:val="24"/>
        </w:rPr>
        <w:t>6A)</w:t>
      </w:r>
      <w:r>
        <w:rPr>
          <w:rFonts w:ascii="Times New Roman" w:hAnsi="Times New Roman" w:cs="Times New Roman"/>
          <w:sz w:val="24"/>
          <w:szCs w:val="24"/>
        </w:rPr>
        <w:t xml:space="preserve">.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0E942C46"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3 signatures</w:t>
      </w:r>
      <w:r w:rsidR="008C26E2">
        <w:rPr>
          <w:rFonts w:ascii="Times New Roman" w:hAnsi="Times New Roman" w:cs="Times New Roman" w:hint="eastAsia"/>
          <w:sz w:val="24"/>
          <w:szCs w:val="24"/>
        </w:rPr>
        <w:t xml:space="preserve"> (Figure 6B)</w:t>
      </w:r>
      <w:r>
        <w:rPr>
          <w:rFonts w:ascii="Times New Roman" w:hAnsi="Times New Roman" w:cs="Times New Roman"/>
          <w:sz w:val="24"/>
          <w:szCs w:val="24"/>
        </w:rPr>
        <w:t xml:space="preserve">.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Several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lastRenderedPageBreak/>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4609CB7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w:t>
      </w:r>
      <w:r w:rsidR="008A7B6B">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w:t>
      </w:r>
      <w:r w:rsidR="00EA5F7D">
        <w:rPr>
          <w:rFonts w:ascii="Times New Roman" w:hAnsi="Times New Roman" w:cs="Times New Roman" w:hint="eastAsia"/>
          <w:sz w:val="24"/>
          <w:szCs w:val="24"/>
        </w:rPr>
        <w:t xml:space="preserve"> </w:t>
      </w:r>
      <w:r w:rsidR="00EA5F7D" w:rsidRPr="00EA5F7D">
        <w:rPr>
          <w:rFonts w:ascii="Times New Roman" w:hAnsi="Times New Roman" w:cs="Times New Roman" w:hint="eastAsia"/>
          <w:sz w:val="24"/>
          <w:szCs w:val="24"/>
          <w:highlight w:val="yellow"/>
        </w:rPr>
        <w:t>(Figure S</w:t>
      </w:r>
      <w:r w:rsidR="00C61AE7">
        <w:rPr>
          <w:rFonts w:ascii="Times New Roman" w:hAnsi="Times New Roman" w:cs="Times New Roman" w:hint="eastAsia"/>
          <w:sz w:val="24"/>
          <w:szCs w:val="24"/>
          <w:highlight w:val="yellow"/>
        </w:rPr>
        <w:t>4A</w:t>
      </w:r>
      <w:r w:rsidR="00EA5F7D" w:rsidRPr="00EA5F7D">
        <w:rPr>
          <w:rFonts w:ascii="Times New Roman" w:hAnsi="Times New Roman" w:cs="Times New Roman" w:hint="eastAsia"/>
          <w:sz w:val="24"/>
          <w:szCs w:val="24"/>
          <w:highlight w:val="yellow"/>
        </w:rPr>
        <w:t>)</w:t>
      </w:r>
      <w:r w:rsidRPr="00442D83">
        <w:rPr>
          <w:rFonts w:ascii="Times New Roman" w:hAnsi="Times New Roman" w:cs="Times New Roman"/>
          <w:sz w:val="24"/>
          <w:szCs w:val="24"/>
        </w:rPr>
        <w:t xml:space="preserv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Notably, these MSI tumors typically exhibit a higher prevalence of deletions compared to insertions </w:t>
      </w:r>
      <w:r w:rsidRPr="00EA5F7D">
        <w:rPr>
          <w:rFonts w:ascii="Times New Roman" w:hAnsi="Times New Roman" w:cs="Times New Roman"/>
          <w:sz w:val="24"/>
          <w:szCs w:val="24"/>
          <w:highlight w:val="yellow"/>
        </w:rPr>
        <w:t>(</w:t>
      </w:r>
      <w:r w:rsidR="00C354D7" w:rsidRPr="00EA5F7D">
        <w:rPr>
          <w:rFonts w:ascii="Times New Roman" w:hAnsi="Times New Roman" w:cs="Times New Roman" w:hint="eastAsia"/>
          <w:sz w:val="24"/>
          <w:szCs w:val="24"/>
          <w:highlight w:val="yellow"/>
        </w:rPr>
        <w:t>Figure S</w:t>
      </w:r>
      <w:r w:rsidR="00C61AE7">
        <w:rPr>
          <w:rFonts w:ascii="Times New Roman" w:hAnsi="Times New Roman" w:cs="Times New Roman" w:hint="eastAsia"/>
          <w:sz w:val="24"/>
          <w:szCs w:val="24"/>
          <w:highlight w:val="yellow"/>
        </w:rPr>
        <w:t>4B</w:t>
      </w:r>
      <w:r w:rsidRPr="00EA5F7D">
        <w:rPr>
          <w:rFonts w:ascii="Times New Roman" w:hAnsi="Times New Roman" w:cs="Times New Roman"/>
          <w:sz w:val="24"/>
          <w:szCs w:val="24"/>
          <w:highlight w:val="yellow"/>
        </w:rPr>
        <w:t>)</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385F6FBD"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9 signatures associated with MSI: C_ID2 (InsDel2b &amp; InsDel2c</w:t>
      </w:r>
      <w:r w:rsidR="00423DE2">
        <w:rPr>
          <w:rFonts w:ascii="Times New Roman" w:hAnsi="Times New Roman" w:cs="Times New Roman" w:hint="eastAsia"/>
          <w:sz w:val="24"/>
          <w:szCs w:val="24"/>
        </w:rPr>
        <w:t>, Figure 7A</w:t>
      </w:r>
      <w:r w:rsidRPr="00995E34">
        <w:rPr>
          <w:rFonts w:ascii="Times New Roman" w:hAnsi="Times New Roman" w:cs="Times New Roman"/>
          <w:sz w:val="24"/>
          <w:szCs w:val="24"/>
        </w:rPr>
        <w:t>), C_ID7 (InsDel7</w:t>
      </w:r>
      <w:r w:rsidR="00423DE2">
        <w:rPr>
          <w:rFonts w:ascii="Times New Roman" w:hAnsi="Times New Roman" w:cs="Times New Roman" w:hint="eastAsia"/>
          <w:sz w:val="24"/>
          <w:szCs w:val="24"/>
        </w:rPr>
        <w:t>, Figure 7B</w:t>
      </w:r>
      <w:r w:rsidRPr="00995E34">
        <w:rPr>
          <w:rFonts w:ascii="Times New Roman" w:hAnsi="Times New Roman" w:cs="Times New Roman"/>
          <w:sz w:val="24"/>
          <w:szCs w:val="24"/>
        </w:rPr>
        <w:t>), H_ID33 and H_ID37 (InsDel33</w:t>
      </w:r>
      <w:r w:rsidR="00423DE2">
        <w:rPr>
          <w:rFonts w:ascii="Times New Roman" w:hAnsi="Times New Roman" w:cs="Times New Roman" w:hint="eastAsia"/>
          <w:sz w:val="24"/>
          <w:szCs w:val="24"/>
        </w:rPr>
        <w:t>, Figure 7C</w:t>
      </w:r>
      <w:r w:rsidRPr="00995E34">
        <w:rPr>
          <w:rFonts w:ascii="Times New Roman" w:hAnsi="Times New Roman" w:cs="Times New Roman"/>
          <w:sz w:val="24"/>
          <w:szCs w:val="24"/>
        </w:rPr>
        <w:t>), H_ID34 (InsDel34</w:t>
      </w:r>
      <w:r w:rsidR="00423DE2">
        <w:rPr>
          <w:rFonts w:ascii="Times New Roman" w:hAnsi="Times New Roman" w:cs="Times New Roman" w:hint="eastAsia"/>
          <w:sz w:val="24"/>
          <w:szCs w:val="24"/>
        </w:rPr>
        <w:t>,</w:t>
      </w:r>
      <w:r w:rsidR="00423DE2" w:rsidRPr="00423DE2">
        <w:rPr>
          <w:rFonts w:ascii="Times New Roman" w:hAnsi="Times New Roman" w:cs="Times New Roman" w:hint="eastAsia"/>
          <w:sz w:val="24"/>
          <w:szCs w:val="24"/>
        </w:rPr>
        <w:t xml:space="preserve"> </w:t>
      </w:r>
      <w:r w:rsidR="00423DE2">
        <w:rPr>
          <w:rFonts w:ascii="Times New Roman" w:hAnsi="Times New Roman" w:cs="Times New Roman" w:hint="eastAsia"/>
          <w:sz w:val="24"/>
          <w:szCs w:val="24"/>
        </w:rPr>
        <w:t>Figure 7D</w:t>
      </w:r>
      <w:r w:rsidRPr="00995E34">
        <w:rPr>
          <w:rFonts w:ascii="Times New Roman" w:hAnsi="Times New Roman" w:cs="Times New Roman"/>
          <w:sz w:val="24"/>
          <w:szCs w:val="24"/>
        </w:rPr>
        <w:t>), and H_ID38 (InsDel38</w:t>
      </w:r>
      <w:r w:rsidR="00423DE2">
        <w:rPr>
          <w:rFonts w:ascii="Times New Roman" w:hAnsi="Times New Roman" w:cs="Times New Roman" w:hint="eastAsia"/>
          <w:sz w:val="24"/>
          <w:szCs w:val="24"/>
        </w:rPr>
        <w:t>, Figure 7E</w:t>
      </w:r>
      <w:r w:rsidRPr="00995E34">
        <w:rPr>
          <w:rFonts w:ascii="Times New Roman" w:hAnsi="Times New Roman" w:cs="Times New Roman"/>
          <w:sz w:val="24"/>
          <w:szCs w:val="24"/>
        </w:rPr>
        <w:t xml:space="preserve">).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w:t>
      </w:r>
      <w:r w:rsidR="007D1C76">
        <w:rPr>
          <w:rFonts w:ascii="Times New Roman" w:hAnsi="Times New Roman" w:cs="Times New Roman" w:hint="eastAsia"/>
          <w:sz w:val="24"/>
          <w:szCs w:val="24"/>
        </w:rPr>
        <w:t xml:space="preserve">Figure 7F, </w:t>
      </w:r>
      <w:r w:rsidR="00E4048D" w:rsidRPr="00995E34">
        <w:rPr>
          <w:rFonts w:ascii="Times New Roman" w:hAnsi="Times New Roman" w:cs="Times New Roman"/>
          <w:sz w:val="24"/>
          <w:szCs w:val="24"/>
        </w:rPr>
        <w:t>Table S</w:t>
      </w:r>
      <w:r w:rsidR="00DA17A0">
        <w:rPr>
          <w:rFonts w:ascii="Times New Roman" w:hAnsi="Times New Roman" w:cs="Times New Roman" w:hint="eastAsia"/>
          <w:sz w:val="24"/>
          <w:szCs w:val="24"/>
        </w:rPr>
        <w:t>5</w:t>
      </w:r>
      <w:r w:rsidR="00E4048D" w:rsidRPr="00995E34">
        <w:rPr>
          <w:rFonts w:ascii="Times New Roman" w:hAnsi="Times New Roman" w:cs="Times New Roman"/>
          <w:sz w:val="24"/>
          <w:szCs w:val="24"/>
        </w:rPr>
        <w:t>).</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w:t>
      </w:r>
      <w:r w:rsidRPr="00995E34">
        <w:rPr>
          <w:rFonts w:ascii="Times New Roman" w:hAnsi="Times New Roman" w:cs="Times New Roman"/>
          <w:sz w:val="24"/>
          <w:szCs w:val="24"/>
        </w:rPr>
        <w:lastRenderedPageBreak/>
        <w:t xml:space="preserve">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w:t>
      </w:r>
      <w:r w:rsidR="00D179CC" w:rsidRPr="00995E34">
        <w:rPr>
          <w:rFonts w:ascii="Times New Roman" w:hAnsi="Times New Roman" w:cs="Times New Roman"/>
          <w:sz w:val="24"/>
          <w:szCs w:val="24"/>
        </w:rPr>
        <w:t xml:space="preserve"> (Figure S</w:t>
      </w:r>
      <w:r w:rsidR="00D179CC">
        <w:rPr>
          <w:rFonts w:ascii="Times New Roman" w:hAnsi="Times New Roman" w:cs="Times New Roman" w:hint="eastAsia"/>
          <w:sz w:val="24"/>
          <w:szCs w:val="24"/>
        </w:rPr>
        <w:t>4</w:t>
      </w:r>
      <w:r w:rsidR="0095621E">
        <w:rPr>
          <w:rFonts w:ascii="Times New Roman" w:hAnsi="Times New Roman" w:cs="Times New Roman" w:hint="eastAsia"/>
          <w:sz w:val="24"/>
          <w:szCs w:val="24"/>
        </w:rPr>
        <w:t>D</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Although H_ID33 and H_ID37 both describe similar patterns, H_ID37 is found exclusively in tumors with high C_ID2 activity, whereas H_ID33 more commonly co-occurs with C_ID2 (Figure S</w:t>
      </w:r>
      <w:r w:rsidR="000014AB">
        <w:rPr>
          <w:rFonts w:ascii="Times New Roman" w:hAnsi="Times New Roman" w:cs="Times New Roman" w:hint="eastAsia"/>
          <w:sz w:val="24"/>
          <w:szCs w:val="24"/>
        </w:rPr>
        <w:t>4</w:t>
      </w:r>
      <w:r w:rsidR="0095621E">
        <w:rPr>
          <w:rFonts w:ascii="Times New Roman" w:hAnsi="Times New Roman" w:cs="Times New Roman" w:hint="eastAsia"/>
          <w:sz w:val="24"/>
          <w:szCs w:val="24"/>
        </w:rPr>
        <w:t>C</w:t>
      </w:r>
      <w:r w:rsidR="001A4173" w:rsidRPr="00995E34">
        <w:rPr>
          <w:rFonts w:ascii="Times New Roman" w:hAnsi="Times New Roman" w:cs="Times New Roman"/>
          <w:sz w:val="24"/>
          <w:szCs w:val="24"/>
        </w:rPr>
        <w:t xml:space="preserve">).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9 signatures revealed that InsDel33 captures the deletion patterns of both H_ID33 and H_ID37, characterized by a predominant peak at ‘L(2, ):U(1,2):R(5,9)’. Further examination showed that tumors with high H_ID33 activity predominantly exhibit TT deletions from long repeats, H_ID37 tumors show TTT and TTTT deletions, whereas C_ID7 tumors are characterized by more dinucleotide deletions and longer polyT deletions</w:t>
      </w:r>
      <w:r w:rsidR="00D179CC">
        <w:rPr>
          <w:rFonts w:ascii="Times New Roman" w:hAnsi="Times New Roman" w:cs="Times New Roman" w:hint="eastAsia"/>
          <w:sz w:val="24"/>
          <w:szCs w:val="24"/>
        </w:rPr>
        <w:t xml:space="preserve"> </w:t>
      </w:r>
      <w:r w:rsidR="00D179CC" w:rsidRPr="00995E34">
        <w:rPr>
          <w:rFonts w:ascii="Times New Roman" w:hAnsi="Times New Roman" w:cs="Times New Roman"/>
          <w:sz w:val="24"/>
          <w:szCs w:val="24"/>
        </w:rPr>
        <w:t xml:space="preserve">(Figure </w:t>
      </w:r>
      <w:r w:rsidR="00D179CC">
        <w:rPr>
          <w:rFonts w:ascii="Times New Roman" w:hAnsi="Times New Roman" w:cs="Times New Roman" w:hint="eastAsia"/>
          <w:sz w:val="24"/>
          <w:szCs w:val="24"/>
        </w:rPr>
        <w:t>7G</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Thus, despite shared features, these signatures arise from distinct mutational processes.</w:t>
      </w:r>
    </w:p>
    <w:p w14:paraId="1E57C024" w14:textId="79410C36" w:rsid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AB6800">
        <w:rPr>
          <w:rFonts w:ascii="Times New Roman" w:hAnsi="Times New Roman" w:cs="Times New Roman" w:hint="eastAsia"/>
          <w:sz w:val="24"/>
          <w:szCs w:val="24"/>
        </w:rPr>
        <w:t>4G</w:t>
      </w:r>
      <w:r w:rsidRPr="00995E34">
        <w:rPr>
          <w:rFonts w:ascii="Times New Roman" w:hAnsi="Times New Roman" w:cs="Times New Roman"/>
          <w:sz w:val="24"/>
          <w:szCs w:val="24"/>
        </w:rPr>
        <w:t>). Among the five MSI-associated signatures, only H_ID38 primarily describes insertions, further reinforcing the tendency for MSI tumors to exhibit more deletions than insertions.</w:t>
      </w:r>
    </w:p>
    <w:p w14:paraId="188F6075" w14:textId="4351CE4A" w:rsidR="00617560" w:rsidRPr="00995E34" w:rsidRDefault="00617560" w:rsidP="00617560">
      <w:pPr>
        <w:spacing w:line="480" w:lineRule="auto"/>
        <w:rPr>
          <w:rFonts w:ascii="Times New Roman" w:hAnsi="Times New Roman" w:cs="Times New Roman"/>
          <w:sz w:val="24"/>
          <w:szCs w:val="24"/>
        </w:rPr>
      </w:pPr>
      <w:commentRangeStart w:id="114"/>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w:t>
      </w:r>
      <w:r w:rsidRPr="00995E34">
        <w:rPr>
          <w:rFonts w:ascii="Times New Roman" w:hAnsi="Times New Roman" w:cs="Times New Roman"/>
          <w:sz w:val="24"/>
          <w:szCs w:val="24"/>
        </w:rPr>
        <w:lastRenderedPageBreak/>
        <w:t>MSI signatures showed strong correlations with each other, indicating shared downstream pathways of MMR deficiency (</w:t>
      </w:r>
      <w:r w:rsidR="00632DC7">
        <w:rPr>
          <w:rFonts w:ascii="Times New Roman" w:hAnsi="Times New Roman" w:cs="Times New Roman" w:hint="eastAsia"/>
          <w:sz w:val="24"/>
          <w:szCs w:val="24"/>
        </w:rPr>
        <w:t>Figure S5)</w:t>
      </w:r>
      <w:commentRangeEnd w:id="114"/>
      <w:r w:rsidR="00632DC7">
        <w:rPr>
          <w:rStyle w:val="CommentReference"/>
        </w:rPr>
        <w:commentReference w:id="114"/>
      </w:r>
      <w:r w:rsidRPr="00995E34">
        <w:rPr>
          <w:rFonts w:ascii="Times New Roman" w:hAnsi="Times New Roman" w:cs="Times New Roman"/>
          <w:sz w:val="24"/>
          <w:szCs w:val="24"/>
        </w:rPr>
        <w:t>. In contrast, C_ID1—characterized by 1 bp T insertions into polyT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w:t>
      </w:r>
      <w:r w:rsidR="00632DC7">
        <w:rPr>
          <w:rFonts w:ascii="Times New Roman" w:hAnsi="Times New Roman" w:cs="Times New Roman" w:hint="eastAsia"/>
          <w:sz w:val="24"/>
          <w:szCs w:val="24"/>
        </w:rPr>
        <w:t>4I</w:t>
      </w:r>
      <w:r w:rsidRPr="00995E34">
        <w:rPr>
          <w:rFonts w:ascii="Times New Roman" w:hAnsi="Times New Roman" w:cs="Times New Roman"/>
          <w:sz w:val="24"/>
          <w:szCs w:val="24"/>
        </w:rPr>
        <w:t xml:space="preserve">). </w:t>
      </w:r>
    </w:p>
    <w:p w14:paraId="70360450" w14:textId="3E55668F"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Finally, we evaluated the predictive performance of MSI signature activity and proportion as biomarkers for MSI status by conducting AUROC analyses against both pre-labeled MSI status and MSISeq-derived status.</w:t>
      </w:r>
      <w:commentRangeStart w:id="115"/>
      <w:r w:rsidRPr="00995E34">
        <w:rPr>
          <w:rFonts w:ascii="Times New Roman" w:hAnsi="Times New Roman" w:cs="Times New Roman"/>
          <w:sz w:val="24"/>
          <w:szCs w:val="24"/>
        </w:rPr>
        <w:t xml:space="preserve"> In both cases, the AUROC exceeded 0.9, demonstrating high predictive accuracy for MSI detection using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9 </w:t>
      </w:r>
      <w:r w:rsidRPr="00995E34">
        <w:rPr>
          <w:rFonts w:ascii="Times New Roman" w:hAnsi="Times New Roman" w:cs="Times New Roman"/>
          <w:sz w:val="24"/>
          <w:szCs w:val="24"/>
        </w:rPr>
        <w:t>mutational signature profiles</w:t>
      </w:r>
      <w:r w:rsidR="00B720CE">
        <w:rPr>
          <w:rFonts w:ascii="Times New Roman" w:hAnsi="Times New Roman" w:cs="Times New Roman" w:hint="eastAsia"/>
          <w:sz w:val="24"/>
          <w:szCs w:val="24"/>
        </w:rPr>
        <w:t xml:space="preserve"> </w:t>
      </w:r>
      <w:r w:rsidR="00B720CE" w:rsidRPr="00995E34">
        <w:rPr>
          <w:rFonts w:ascii="Times New Roman" w:hAnsi="Times New Roman" w:cs="Times New Roman"/>
          <w:sz w:val="24"/>
          <w:szCs w:val="24"/>
        </w:rPr>
        <w:t>(Figure S</w:t>
      </w:r>
      <w:r w:rsidR="00632DC7">
        <w:rPr>
          <w:rFonts w:ascii="Times New Roman" w:hAnsi="Times New Roman" w:cs="Times New Roman" w:hint="eastAsia"/>
          <w:sz w:val="24"/>
          <w:szCs w:val="24"/>
        </w:rPr>
        <w:t>5</w:t>
      </w:r>
      <w:r w:rsidR="00B720CE">
        <w:rPr>
          <w:rFonts w:ascii="Times New Roman" w:hAnsi="Times New Roman" w:cs="Times New Roman" w:hint="eastAsia"/>
          <w:sz w:val="24"/>
          <w:szCs w:val="24"/>
        </w:rPr>
        <w:t>)</w:t>
      </w:r>
      <w:r w:rsidRPr="00995E34">
        <w:rPr>
          <w:rFonts w:ascii="Times New Roman" w:hAnsi="Times New Roman" w:cs="Times New Roman"/>
          <w:sz w:val="24"/>
          <w:szCs w:val="24"/>
        </w:rPr>
        <w:t>.</w:t>
      </w:r>
      <w:r w:rsidR="00442D83" w:rsidRPr="00442D83">
        <w:rPr>
          <w:rFonts w:ascii="Times New Roman" w:hAnsi="Times New Roman" w:cs="Times New Roman"/>
          <w:sz w:val="24"/>
          <w:szCs w:val="24"/>
        </w:rPr>
        <w:t xml:space="preserve"> </w:t>
      </w:r>
      <w:commentRangeEnd w:id="115"/>
      <w:r w:rsidR="00A3771B">
        <w:rPr>
          <w:rStyle w:val="CommentReference"/>
        </w:rPr>
        <w:commentReference w:id="115"/>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7D11BFC4"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w:t>
      </w:r>
      <w:r w:rsidR="00616BC6">
        <w:rPr>
          <w:rFonts w:ascii="Times New Roman" w:hAnsi="Times New Roman" w:cs="Times New Roman" w:hint="eastAsia"/>
          <w:sz w:val="24"/>
          <w:szCs w:val="24"/>
        </w:rPr>
        <w:t>8</w:t>
      </w:r>
      <w:r w:rsidRPr="0034283E">
        <w:rPr>
          <w:rFonts w:ascii="Times New Roman" w:hAnsi="Times New Roman" w:cs="Times New Roman"/>
          <w:sz w:val="24"/>
          <w:szCs w:val="24"/>
        </w:rPr>
        <w:t xml:space="preserve">A, </w:t>
      </w:r>
      <w:r w:rsidR="00334D8D">
        <w:rPr>
          <w:rFonts w:ascii="Times New Roman" w:hAnsi="Times New Roman" w:cs="Times New Roman" w:hint="eastAsia"/>
          <w:sz w:val="24"/>
          <w:szCs w:val="24"/>
        </w:rPr>
        <w:t>Figure S5B, S5C</w:t>
      </w:r>
      <w:r w:rsidRPr="0034283E">
        <w:rPr>
          <w:rFonts w:ascii="Times New Roman" w:hAnsi="Times New Roman" w:cs="Times New Roman"/>
          <w:sz w:val="24"/>
          <w:szCs w:val="24"/>
        </w:rPr>
        <w:t>). Notably, two PCAWG samples exhibited high H_ID29 activity: a skin melanoma genome (SP103894) with 3,772 H_ID29 mutations, and a breast cancer genome (SP5559) with 949 H_ID29 mutations</w:t>
      </w:r>
      <w:r w:rsidR="00616BC6">
        <w:rPr>
          <w:rFonts w:ascii="Times New Roman" w:hAnsi="Times New Roman" w:cs="Times New Roman" w:hint="eastAsia"/>
          <w:sz w:val="24"/>
          <w:szCs w:val="24"/>
        </w:rPr>
        <w:t xml:space="preserve"> (</w:t>
      </w:r>
      <w:r w:rsidR="00334D8D">
        <w:rPr>
          <w:rFonts w:ascii="Times New Roman" w:hAnsi="Times New Roman" w:cs="Times New Roman" w:hint="eastAsia"/>
          <w:sz w:val="24"/>
          <w:szCs w:val="24"/>
        </w:rPr>
        <w:t>Figure S5B</w:t>
      </w:r>
      <w:r w:rsidR="006D35B5">
        <w:rPr>
          <w:rFonts w:ascii="Times New Roman" w:hAnsi="Times New Roman" w:cs="Times New Roman" w:hint="eastAsia"/>
          <w:sz w:val="24"/>
          <w:szCs w:val="24"/>
        </w:rPr>
        <w:t>, S5C</w:t>
      </w:r>
      <w:r w:rsidR="00616BC6">
        <w:rPr>
          <w:rFonts w:ascii="Times New Roman" w:hAnsi="Times New Roman" w:cs="Times New Roman" w:hint="eastAsia"/>
          <w:sz w:val="24"/>
          <w:szCs w:val="24"/>
        </w:rPr>
        <w:t>)</w:t>
      </w:r>
      <w:r w:rsidRPr="0034283E">
        <w:rPr>
          <w:rFonts w:ascii="Times New Roman" w:hAnsi="Times New Roman" w:cs="Times New Roman"/>
          <w:sz w:val="24"/>
          <w:szCs w:val="24"/>
        </w:rPr>
        <w:t xml:space="preserve">. The inclusion of additional samples enabled the detection of these rare signatures within the PCAWG dataset. </w:t>
      </w:r>
      <w:commentRangeStart w:id="116"/>
      <w:r w:rsidRPr="0034283E">
        <w:rPr>
          <w:rFonts w:ascii="Times New Roman" w:hAnsi="Times New Roman" w:cs="Times New Roman"/>
          <w:sz w:val="24"/>
          <w:szCs w:val="24"/>
        </w:rPr>
        <w:t xml:space="preserve">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commentRangeEnd w:id="116"/>
      <w:r w:rsidR="00616BC6">
        <w:rPr>
          <w:rStyle w:val="CommentReference"/>
        </w:rPr>
        <w:commentReference w:id="116"/>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w:t>
      </w:r>
      <w:r w:rsidRPr="0034283E">
        <w:rPr>
          <w:rFonts w:ascii="Times New Roman" w:hAnsi="Times New Roman" w:cs="Times New Roman"/>
          <w:sz w:val="24"/>
          <w:szCs w:val="24"/>
        </w:rPr>
        <w:lastRenderedPageBreak/>
        <w:t xml:space="preserve">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and InsDel4b show a higher proportion of peaks at </w:t>
      </w:r>
      <w:r w:rsidRPr="00472F8F">
        <w:rPr>
          <w:rFonts w:ascii="Times New Roman" w:hAnsi="Times New Roman" w:cs="Times New Roman"/>
          <w:i/>
          <w:iCs/>
          <w:sz w:val="24"/>
          <w:szCs w:val="24"/>
        </w:rPr>
        <w:t>L(3,):U(3,):R(2,9)</w:t>
      </w:r>
      <w:r w:rsidRPr="0034283E">
        <w:rPr>
          <w:rFonts w:ascii="Times New Roman" w:hAnsi="Times New Roman" w:cs="Times New Roman"/>
          <w:sz w:val="24"/>
          <w:szCs w:val="24"/>
        </w:rPr>
        <w:t xml:space="preserve">, while InsDel29 is dominated by the peak at </w:t>
      </w:r>
      <w:r w:rsidRPr="00472F8F">
        <w:rPr>
          <w:rFonts w:ascii="Times New Roman" w:hAnsi="Times New Roman" w:cs="Times New Roman"/>
          <w:i/>
          <w:iCs/>
          <w:sz w:val="24"/>
          <w:szCs w:val="24"/>
        </w:rPr>
        <w:t>L(2,8):U(1,2):R(2,4)</w:t>
      </w:r>
      <w:r w:rsidRPr="0034283E">
        <w:rPr>
          <w:rFonts w:ascii="Times New Roman" w:hAnsi="Times New Roman" w:cs="Times New Roman"/>
          <w:sz w:val="24"/>
          <w:szCs w:val="24"/>
        </w:rPr>
        <w:t>.</w:t>
      </w:r>
    </w:p>
    <w:p w14:paraId="5A09CC0D" w14:textId="66445CA7" w:rsidR="008954AD" w:rsidRPr="007657FE" w:rsidRDefault="0088308B" w:rsidP="00744AA4">
      <w:pPr>
        <w:spacing w:line="480" w:lineRule="auto"/>
        <w:rPr>
          <w:rFonts w:ascii="Times New Roman" w:hAnsi="Times New Roman" w:cs="Times New Roman"/>
          <w:sz w:val="24"/>
          <w:szCs w:val="24"/>
        </w:rPr>
      </w:pPr>
      <w:r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Pr="0088308B">
        <w:rPr>
          <w:rFonts w:ascii="Times New Roman" w:hAnsi="Times New Roman" w:cs="Times New Roman"/>
          <w:sz w:val="24"/>
          <w:szCs w:val="24"/>
        </w:rPr>
        <w:t xml:space="preserve"> and their corresponding </w:t>
      </w:r>
      <w:r w:rsidR="005C698F">
        <w:rPr>
          <w:rFonts w:ascii="Times New Roman" w:hAnsi="Times New Roman" w:cs="Times New Roman" w:hint="eastAsia"/>
          <w:sz w:val="24"/>
          <w:szCs w:val="24"/>
        </w:rPr>
        <w:t>Indel83</w:t>
      </w:r>
      <w:r w:rsidRPr="0088308B">
        <w:rPr>
          <w:rFonts w:ascii="Times New Roman" w:hAnsi="Times New Roman" w:cs="Times New Roman"/>
          <w:sz w:val="24"/>
          <w:szCs w:val="24"/>
        </w:rPr>
        <w:t xml:space="preserve"> signatures, we focused </w:t>
      </w:r>
      <w:r w:rsidR="00171D4F">
        <w:rPr>
          <w:rFonts w:ascii="Times New Roman" w:hAnsi="Times New Roman" w:cs="Times New Roman" w:hint="eastAsia"/>
          <w:sz w:val="24"/>
          <w:szCs w:val="24"/>
        </w:rPr>
        <w:t xml:space="preserve">most of </w:t>
      </w:r>
      <w:r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w:t>
      </w:r>
      <w:r w:rsidR="004466CA">
        <w:rPr>
          <w:rFonts w:ascii="Times New Roman" w:hAnsi="Times New Roman" w:cs="Times New Roman" w:hint="eastAsia"/>
          <w:sz w:val="24"/>
          <w:szCs w:val="24"/>
        </w:rPr>
        <w:t>6</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655C03">
        <w:rPr>
          <w:rFonts w:ascii="Times New Roman" w:hAnsi="Times New Roman" w:cs="Times New Roman" w:hint="eastAsia"/>
          <w:sz w:val="24"/>
          <w:szCs w:val="24"/>
        </w:rPr>
        <w:t>8</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E415AB">
        <w:rPr>
          <w:rFonts w:ascii="Times New Roman" w:hAnsi="Times New Roman" w:cs="Times New Roman" w:hint="eastAsia"/>
          <w:sz w:val="24"/>
          <w:szCs w:val="24"/>
        </w:rPr>
        <w:t>CTCT(deletion from repeats) or NTNT (deletion with microhomology)</w:t>
      </w:r>
      <w:r w:rsidR="008C4829">
        <w:rPr>
          <w:rFonts w:ascii="Times New Roman" w:hAnsi="Times New Roman" w:cs="Times New Roman" w:hint="eastAsia"/>
          <w:sz w:val="24"/>
          <w:szCs w:val="24"/>
        </w:rPr>
        <w:t xml:space="preserve"> </w:t>
      </w:r>
      <w:r w:rsidR="008C4829" w:rsidRPr="007657FE">
        <w:rPr>
          <w:rFonts w:ascii="Times New Roman" w:hAnsi="Times New Roman" w:cs="Times New Roman" w:hint="eastAsia"/>
          <w:sz w:val="24"/>
          <w:szCs w:val="24"/>
        </w:rPr>
        <w:t xml:space="preserve">sequences at deletion sites for </w:t>
      </w:r>
      <w:r w:rsidR="00323E61" w:rsidRPr="007657FE">
        <w:rPr>
          <w:rFonts w:ascii="Times New Roman" w:hAnsi="Times New Roman" w:cs="Times New Roman" w:hint="eastAsia"/>
          <w:sz w:val="24"/>
          <w:szCs w:val="24"/>
        </w:rPr>
        <w:t>H_ID29</w:t>
      </w:r>
      <w:r w:rsidR="00FA1E55" w:rsidRPr="007657FE">
        <w:rPr>
          <w:rFonts w:ascii="Times New Roman" w:hAnsi="Times New Roman" w:cs="Times New Roman" w:hint="eastAsia"/>
          <w:sz w:val="24"/>
          <w:szCs w:val="24"/>
        </w:rPr>
        <w:t xml:space="preserve">, while </w:t>
      </w:r>
      <w:r w:rsidR="00955B1F" w:rsidRPr="007657FE">
        <w:rPr>
          <w:rFonts w:ascii="Times New Roman" w:hAnsi="Times New Roman" w:cs="Times New Roman" w:hint="eastAsia"/>
          <w:sz w:val="24"/>
          <w:szCs w:val="24"/>
        </w:rPr>
        <w:t>NTNT (deletion from repeats) and CTNT (deletion from microhomology) at deletion sites for C_ID4</w:t>
      </w:r>
      <w:r w:rsidR="00091D7E" w:rsidRPr="007657FE">
        <w:rPr>
          <w:rFonts w:ascii="Times New Roman" w:hAnsi="Times New Roman" w:cs="Times New Roman" w:hint="eastAsia"/>
          <w:sz w:val="24"/>
          <w:szCs w:val="24"/>
        </w:rPr>
        <w:t xml:space="preserve"> (Figure </w:t>
      </w:r>
      <w:r w:rsidR="00955B1F" w:rsidRPr="007657FE">
        <w:rPr>
          <w:rFonts w:ascii="Times New Roman" w:hAnsi="Times New Roman" w:cs="Times New Roman" w:hint="eastAsia"/>
          <w:sz w:val="24"/>
          <w:szCs w:val="24"/>
        </w:rPr>
        <w:t>8</w:t>
      </w:r>
      <w:r w:rsidR="001865AC" w:rsidRPr="007657FE">
        <w:rPr>
          <w:rFonts w:ascii="Times New Roman" w:hAnsi="Times New Roman" w:cs="Times New Roman" w:hint="eastAsia"/>
          <w:sz w:val="24"/>
          <w:szCs w:val="24"/>
        </w:rPr>
        <w:t>C</w:t>
      </w:r>
      <w:r w:rsidR="00BA5ED8" w:rsidRPr="007657FE">
        <w:rPr>
          <w:rFonts w:ascii="Times New Roman" w:hAnsi="Times New Roman" w:cs="Times New Roman" w:hint="eastAsia"/>
          <w:sz w:val="24"/>
          <w:szCs w:val="24"/>
        </w:rPr>
        <w:t>)</w:t>
      </w:r>
      <w:r w:rsidR="00091D7E" w:rsidRPr="007657FE">
        <w:rPr>
          <w:rFonts w:ascii="Times New Roman" w:hAnsi="Times New Roman" w:cs="Times New Roman" w:hint="eastAsia"/>
          <w:sz w:val="24"/>
          <w:szCs w:val="24"/>
        </w:rPr>
        <w:t>.</w:t>
      </w:r>
      <w:r w:rsidR="009F3FD7" w:rsidRPr="007657FE">
        <w:rPr>
          <w:rFonts w:ascii="Times New Roman" w:hAnsi="Times New Roman" w:cs="Times New Roman" w:hint="eastAsia"/>
          <w:sz w:val="24"/>
          <w:szCs w:val="24"/>
        </w:rPr>
        <w:t xml:space="preserve"> </w:t>
      </w:r>
      <w:r w:rsidR="00C56E21" w:rsidRPr="007657FE">
        <w:rPr>
          <w:rFonts w:ascii="Times New Roman" w:hAnsi="Times New Roman" w:cs="Times New Roman" w:hint="eastAsia"/>
          <w:sz w:val="24"/>
          <w:szCs w:val="24"/>
        </w:rPr>
        <w:t>T</w:t>
      </w:r>
      <w:r w:rsidR="008954AD" w:rsidRPr="007657FE">
        <w:rPr>
          <w:rFonts w:ascii="Times New Roman" w:hAnsi="Times New Roman" w:cs="Times New Roman"/>
          <w:sz w:val="24"/>
          <w:szCs w:val="24"/>
        </w:rPr>
        <w:t>umors exhibiting high H_ID29 activity show deletion sequences that closely resemble those observed in RNASEH2B null HEK293T cells, as well as in Rnaseh2b knockout mouse tumors and RNaseH2</w:t>
      </w:r>
      <w:r w:rsidR="00425EB6" w:rsidRPr="007657FE">
        <w:rPr>
          <w:rFonts w:ascii="Times New Roman" w:hAnsi="Times New Roman" w:cs="Times New Roman" w:hint="eastAsia"/>
          <w:sz w:val="24"/>
          <w:szCs w:val="24"/>
        </w:rPr>
        <w:t>-</w:t>
      </w:r>
      <w:r w:rsidR="008954AD" w:rsidRPr="007657FE">
        <w:rPr>
          <w:rFonts w:ascii="Times New Roman" w:hAnsi="Times New Roman" w:cs="Times New Roman"/>
          <w:sz w:val="24"/>
          <w:szCs w:val="24"/>
        </w:rPr>
        <w:t>null RPE1 cells (Figure</w:t>
      </w:r>
      <w:r w:rsidR="00451664"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451664" w:rsidRPr="007657FE">
        <w:rPr>
          <w:rFonts w:ascii="Times New Roman" w:hAnsi="Times New Roman" w:cs="Times New Roman" w:hint="eastAsia"/>
          <w:sz w:val="24"/>
          <w:szCs w:val="24"/>
        </w:rPr>
        <w:t>6, Figure S7</w:t>
      </w:r>
      <w:r w:rsidR="008954AD" w:rsidRPr="007657FE">
        <w:rPr>
          <w:rFonts w:ascii="Times New Roman" w:hAnsi="Times New Roman" w:cs="Times New Roman"/>
          <w:sz w:val="24"/>
          <w:szCs w:val="24"/>
        </w:rPr>
        <w:t xml:space="preserve">). In contrast, C_ID4 displays a more balanced preference for deleting CT </w:t>
      </w:r>
      <w:r w:rsidR="008954AD" w:rsidRPr="007657FE">
        <w:rPr>
          <w:rFonts w:ascii="Times New Roman" w:hAnsi="Times New Roman" w:cs="Times New Roman"/>
          <w:sz w:val="24"/>
          <w:szCs w:val="24"/>
        </w:rPr>
        <w:lastRenderedPageBreak/>
        <w:t>and TT within tandem repeats, with a prevalent CTNTN motif found in microhomologies (</w:t>
      </w:r>
      <w:r w:rsidR="00BA5ED8" w:rsidRPr="007657FE">
        <w:rPr>
          <w:rFonts w:ascii="Times New Roman" w:hAnsi="Times New Roman" w:cs="Times New Roman" w:hint="eastAsia"/>
          <w:sz w:val="24"/>
          <w:szCs w:val="24"/>
        </w:rPr>
        <w:t>Figure 8C,</w:t>
      </w:r>
      <w:r w:rsidR="00982F5E" w:rsidRPr="007657FE">
        <w:rPr>
          <w:rFonts w:ascii="Times New Roman" w:hAnsi="Times New Roman" w:cs="Times New Roman" w:hint="eastAsia"/>
          <w:sz w:val="24"/>
          <w:szCs w:val="24"/>
        </w:rPr>
        <w:t xml:space="preserve"> </w:t>
      </w:r>
      <w:r w:rsidR="008954AD" w:rsidRPr="007657FE">
        <w:rPr>
          <w:rFonts w:ascii="Times New Roman" w:hAnsi="Times New Roman" w:cs="Times New Roman"/>
          <w:sz w:val="24"/>
          <w:szCs w:val="24"/>
        </w:rPr>
        <w:t>Figure</w:t>
      </w:r>
      <w:r w:rsidR="00982F5E"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982F5E" w:rsidRPr="007657FE">
        <w:rPr>
          <w:rFonts w:ascii="Times New Roman" w:hAnsi="Times New Roman" w:cs="Times New Roman" w:hint="eastAsia"/>
          <w:sz w:val="24"/>
          <w:szCs w:val="24"/>
        </w:rPr>
        <w:t>7</w:t>
      </w:r>
      <w:r w:rsidR="008954AD" w:rsidRPr="007657FE">
        <w:rPr>
          <w:rFonts w:ascii="Times New Roman" w:hAnsi="Times New Roman" w:cs="Times New Roman"/>
          <w:sz w:val="24"/>
          <w:szCs w:val="24"/>
        </w:rPr>
        <w:t>).</w:t>
      </w:r>
    </w:p>
    <w:p w14:paraId="3A9B82A9" w14:textId="223BFD08" w:rsidR="00744AA4" w:rsidRDefault="00744AA4" w:rsidP="00744AA4">
      <w:pPr>
        <w:spacing w:line="480" w:lineRule="auto"/>
        <w:rPr>
          <w:rFonts w:ascii="Times New Roman" w:hAnsi="Times New Roman" w:cs="Times New Roman"/>
          <w:sz w:val="24"/>
          <w:szCs w:val="24"/>
        </w:rPr>
      </w:pPr>
      <w:r w:rsidRPr="007657FE">
        <w:rPr>
          <w:rFonts w:ascii="Times New Roman" w:hAnsi="Times New Roman" w:cs="Times New Roman"/>
          <w:sz w:val="24"/>
          <w:szCs w:val="24"/>
        </w:rPr>
        <w:t xml:space="preserve">Collectively, </w:t>
      </w:r>
      <w:r w:rsidR="00D00F5B" w:rsidRPr="007657FE">
        <w:rPr>
          <w:rFonts w:ascii="Times New Roman" w:hAnsi="Times New Roman" w:cs="Times New Roman" w:hint="eastAsia"/>
          <w:sz w:val="24"/>
          <w:szCs w:val="24"/>
        </w:rPr>
        <w:t>our analysis</w:t>
      </w:r>
      <w:r w:rsidRPr="007657FE">
        <w:rPr>
          <w:rFonts w:ascii="Times New Roman" w:hAnsi="Times New Roman" w:cs="Times New Roman"/>
          <w:sz w:val="24"/>
          <w:szCs w:val="24"/>
        </w:rPr>
        <w:t xml:space="preserve"> presents H_ID29 </w:t>
      </w:r>
      <w:r w:rsidR="008F14CF" w:rsidRPr="007657FE">
        <w:rPr>
          <w:rFonts w:ascii="Times New Roman" w:hAnsi="Times New Roman" w:cs="Times New Roman" w:hint="eastAsia"/>
          <w:sz w:val="24"/>
          <w:szCs w:val="24"/>
        </w:rPr>
        <w:t xml:space="preserve">and InsDel29 </w:t>
      </w:r>
      <w:r w:rsidRPr="007657FE">
        <w:rPr>
          <w:rFonts w:ascii="Times New Roman" w:hAnsi="Times New Roman" w:cs="Times New Roman"/>
          <w:sz w:val="24"/>
          <w:szCs w:val="24"/>
        </w:rPr>
        <w:t xml:space="preserve">as </w:t>
      </w:r>
      <w:r w:rsidR="008F14CF" w:rsidRPr="007657FE">
        <w:rPr>
          <w:rFonts w:ascii="Times New Roman" w:hAnsi="Times New Roman" w:cs="Times New Roman" w:hint="eastAsia"/>
          <w:sz w:val="24"/>
          <w:szCs w:val="24"/>
        </w:rPr>
        <w:t>two</w:t>
      </w:r>
      <w:r w:rsidRPr="007657FE">
        <w:rPr>
          <w:rFonts w:ascii="Times New Roman" w:hAnsi="Times New Roman" w:cs="Times New Roman"/>
          <w:sz w:val="24"/>
          <w:szCs w:val="24"/>
        </w:rPr>
        <w:t xml:space="preserve"> novel mutational </w:t>
      </w:r>
      <w:r w:rsidR="00895A9B" w:rsidRPr="007657FE">
        <w:rPr>
          <w:rFonts w:ascii="Times New Roman" w:hAnsi="Times New Roman" w:cs="Times New Roman"/>
          <w:sz w:val="24"/>
          <w:szCs w:val="24"/>
        </w:rPr>
        <w:t>signatures</w:t>
      </w:r>
      <w:r w:rsidRPr="007657FE">
        <w:rPr>
          <w:rFonts w:ascii="Times New Roman" w:hAnsi="Times New Roman" w:cs="Times New Roman"/>
          <w:sz w:val="24"/>
          <w:szCs w:val="24"/>
        </w:rPr>
        <w:t xml:space="preserve"> identified through de novo extraction from cance</w:t>
      </w:r>
      <w:r w:rsidRPr="00744AA4">
        <w:rPr>
          <w:rFonts w:ascii="Times New Roman" w:hAnsi="Times New Roman" w:cs="Times New Roman"/>
          <w:sz w:val="24"/>
          <w:szCs w:val="24"/>
        </w:rPr>
        <w:t>r genomic dat</w:t>
      </w:r>
      <w:r w:rsidR="0003125C">
        <w:rPr>
          <w:rFonts w:ascii="Times New Roman" w:hAnsi="Times New Roman" w:cs="Times New Roman" w:hint="eastAsia"/>
          <w:sz w:val="24"/>
          <w:szCs w:val="24"/>
        </w:rPr>
        <w:t>a, su</w:t>
      </w:r>
      <w:r w:rsidRPr="00744AA4">
        <w:rPr>
          <w:rFonts w:ascii="Times New Roman" w:hAnsi="Times New Roman" w:cs="Times New Roman"/>
          <w:sz w:val="24"/>
          <w:szCs w:val="24"/>
        </w:rPr>
        <w:t>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314C5C">
        <w:rPr>
          <w:rFonts w:ascii="Times New Roman" w:hAnsi="Times New Roman" w:cs="Times New Roman" w:hint="eastAsia"/>
          <w:sz w:val="24"/>
          <w:szCs w:val="24"/>
        </w:rPr>
        <w:t>6</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314C5C">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055E4C">
        <w:rPr>
          <w:rFonts w:ascii="Times New Roman" w:hAnsi="Times New Roman" w:cs="Times New Roman" w:hint="eastAsia"/>
          <w:sz w:val="24"/>
          <w:szCs w:val="24"/>
        </w:rPr>
        <w:t>8D</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3C34F57F"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lastRenderedPageBreak/>
        <w:t xml:space="preserve">To assess the impact of mutational signatures on indel formation within cancer-related genes, we analyzed exonic regions of 581 Tier 1 genes from the Cancer Gene Census (Sondka et al., 2018). </w:t>
      </w:r>
      <w:r w:rsidR="00B37670" w:rsidRPr="00063A67">
        <w:rPr>
          <w:rFonts w:ascii="Times New Roman" w:hAnsi="Times New Roman" w:cs="Times New Roman"/>
          <w:sz w:val="24"/>
          <w:szCs w:val="24"/>
        </w:rPr>
        <w:t>Deletions were most prevalent in ACVR2A, ARID1A, ATM, BAX, BCL11B, EBF1, ESR1, HNRNPA2B1, KAT6B, KMT2C, MECOM, NFIB, PBX1, PTPRK, QKI, RNF43, RPL22, TCF7L2, TPM4, and TP53</w:t>
      </w:r>
      <w:r w:rsidR="005F45F0">
        <w:rPr>
          <w:rFonts w:ascii="Times New Roman" w:hAnsi="Times New Roman" w:cs="Times New Roman" w:hint="eastAsia"/>
          <w:sz w:val="24"/>
          <w:szCs w:val="24"/>
        </w:rPr>
        <w:t xml:space="preserve"> </w:t>
      </w:r>
      <w:r w:rsidR="005F45F0" w:rsidRPr="00063A67">
        <w:rPr>
          <w:rFonts w:ascii="Times New Roman" w:hAnsi="Times New Roman" w:cs="Times New Roman"/>
          <w:sz w:val="24"/>
          <w:szCs w:val="24"/>
        </w:rPr>
        <w:t xml:space="preserve">(Figure </w:t>
      </w:r>
      <w:r w:rsidR="005F45F0">
        <w:rPr>
          <w:rFonts w:ascii="Times New Roman" w:hAnsi="Times New Roman" w:cs="Times New Roman" w:hint="eastAsia"/>
          <w:sz w:val="24"/>
          <w:szCs w:val="24"/>
        </w:rPr>
        <w:t>9A&amp;B</w:t>
      </w:r>
      <w:r w:rsidR="005F45F0" w:rsidRPr="00063A67">
        <w:rPr>
          <w:rFonts w:ascii="Times New Roman" w:hAnsi="Times New Roman" w:cs="Times New Roman"/>
          <w:sz w:val="24"/>
          <w:szCs w:val="24"/>
        </w:rPr>
        <w:t>)</w:t>
      </w:r>
      <w:r w:rsidR="00B37670" w:rsidRPr="00063A67">
        <w:rPr>
          <w:rFonts w:ascii="Times New Roman" w:hAnsi="Times New Roman" w:cs="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ascii="Times New Roman" w:hAnsi="Times New Roman" w:cs="Times New Roman" w:hint="eastAsia"/>
          <w:sz w:val="24"/>
          <w:szCs w:val="24"/>
        </w:rPr>
        <w:t>, [DEL(C):R2]T</w:t>
      </w:r>
      <w:r w:rsidR="00B37670" w:rsidRPr="00063A67">
        <w:rPr>
          <w:rFonts w:ascii="Times New Roman" w:hAnsi="Times New Roman" w:cs="Times New Roman"/>
          <w:sz w:val="24"/>
          <w:szCs w:val="24"/>
        </w:rPr>
        <w:t>) were predominantly linked to tobacco smoking, while 2 bp deletions arising from tandem repeats or microhomologies were mediated by TOP1-TAM (H_ID29, InsDel29) and TOP2A p.K743N (C_ID17, InsDel17) signatures. Larger de novo deletions (&gt;5 bp) were associated mainly with HR deficiency and NHEJ activity.</w:t>
      </w:r>
      <w:r w:rsidR="00B37670">
        <w:rPr>
          <w:rFonts w:ascii="Times New Roman" w:hAnsi="Times New Roman" w:cs="Times New Roman" w:hint="eastAsia"/>
          <w:sz w:val="24"/>
          <w:szCs w:val="24"/>
        </w:rPr>
        <w:t xml:space="preserve"> </w:t>
      </w:r>
      <w:r w:rsidRPr="00063A67">
        <w:rPr>
          <w:rFonts w:ascii="Times New Roman" w:hAnsi="Times New Roman" w:cs="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base C/T insertions and long repeat insertions (INS:repeats:5+:1), largely attributable to signatures associated with DNA replication slippage, defective mismatch repair (MMR), TOP1-TAM, and non-homologous end joining (NHEJ) DNA repair</w:t>
      </w:r>
      <w:r w:rsidR="000A3B18">
        <w:rPr>
          <w:rFonts w:ascii="Times New Roman" w:hAnsi="Times New Roman" w:cs="Times New Roman" w:hint="eastAsia"/>
          <w:sz w:val="24"/>
          <w:szCs w:val="24"/>
        </w:rPr>
        <w:t>(</w:t>
      </w:r>
      <w:r w:rsidR="000A3B18" w:rsidRPr="00063A67">
        <w:rPr>
          <w:rFonts w:ascii="Times New Roman" w:hAnsi="Times New Roman" w:cs="Times New Roman"/>
          <w:sz w:val="24"/>
          <w:szCs w:val="24"/>
        </w:rPr>
        <w:t xml:space="preserve">Figure </w:t>
      </w:r>
      <w:r w:rsidR="000A3B18">
        <w:rPr>
          <w:rFonts w:ascii="Times New Roman" w:hAnsi="Times New Roman" w:cs="Times New Roman" w:hint="eastAsia"/>
          <w:sz w:val="24"/>
          <w:szCs w:val="24"/>
        </w:rPr>
        <w:t>9</w:t>
      </w:r>
      <w:r w:rsidR="009A6101">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C&amp;D)</w:t>
      </w:r>
      <w:r w:rsidRPr="00063A67">
        <w:rPr>
          <w:rFonts w:ascii="Times New Roman" w:hAnsi="Times New Roman" w:cs="Times New Roman"/>
          <w:sz w:val="24"/>
          <w:szCs w:val="24"/>
        </w:rPr>
        <w:t>.</w:t>
      </w:r>
    </w:p>
    <w:p w14:paraId="687C39E3" w14:textId="5BADB677" w:rsidR="00A857EE" w:rsidRDefault="00524A21" w:rsidP="00063A67">
      <w:pPr>
        <w:spacing w:line="480" w:lineRule="auto"/>
        <w:rPr>
          <w:ins w:id="117" w:author="Mo Liu" w:date="2025-08-12T15:20:00Z" w16du:dateUtc="2025-08-12T07:20:00Z"/>
          <w:rFonts w:ascii="Times New Roman" w:hAnsi="Times New Roman" w:cs="Times New Roman"/>
          <w:sz w:val="24"/>
          <w:szCs w:val="24"/>
        </w:rPr>
      </w:pPr>
      <w:r w:rsidRPr="00524A21">
        <w:rPr>
          <w:rFonts w:ascii="Times New Roman" w:hAnsi="Times New Roman" w:cs="Times New Roman"/>
          <w:sz w:val="24"/>
          <w:szCs w:val="24"/>
        </w:rPr>
        <w:t>We further explored the distribution of TP53 deletions across cancer types. While tobacco smoking signatures dominated in lung cancers (Figure S</w:t>
      </w:r>
      <w:r w:rsidR="009A6101">
        <w:rPr>
          <w:rFonts w:ascii="Times New Roman" w:hAnsi="Times New Roman" w:cs="Times New Roman" w:hint="eastAsia"/>
          <w:sz w:val="24"/>
          <w:szCs w:val="24"/>
        </w:rPr>
        <w:t>8</w:t>
      </w:r>
      <w:r w:rsidRPr="00524A21">
        <w:rPr>
          <w:rFonts w:ascii="Times New Roman" w:hAnsi="Times New Roman" w:cs="Times New Roman"/>
          <w:sz w:val="24"/>
          <w:szCs w:val="24"/>
        </w:rPr>
        <w:t xml:space="preserve">),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55440BAF" w14:textId="40F64447"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w:t>
      </w:r>
      <w:r w:rsidR="00E42618">
        <w:rPr>
          <w:rFonts w:ascii="Times New Roman" w:hAnsi="Times New Roman" w:cs="Times New Roman" w:hint="eastAsia"/>
          <w:sz w:val="24"/>
          <w:szCs w:val="24"/>
        </w:rPr>
        <w:t>6</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w:t>
      </w:r>
      <w:r w:rsidRPr="00B5490D">
        <w:rPr>
          <w:rFonts w:ascii="Times New Roman" w:hAnsi="Times New Roman" w:cs="Times New Roman"/>
          <w:sz w:val="24"/>
          <w:szCs w:val="24"/>
        </w:rPr>
        <w:lastRenderedPageBreak/>
        <w:t>signatures, alongside a unified mapping system to facilitate cross-referencing of signatures between the two classifications. Notably, we discovered two novel indel signatures (H_ID29 and InsDel29) associated with TOP1-TAM, and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sidR="009D1C11">
        <w:rPr>
          <w:rFonts w:ascii="Times New Roman" w:hAnsi="Times New Roman" w:cs="Times New Roman" w:hint="eastAsia"/>
          <w:sz w:val="24"/>
          <w:szCs w:val="24"/>
        </w:rPr>
        <w:t xml:space="preserve">The study reported a 37 InDel signature database sourced from 4,775 genomes across 7 cancer types. </w:t>
      </w:r>
      <w:r w:rsidRPr="00B5490D">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w:t>
      </w:r>
      <w:r w:rsidR="00267C87">
        <w:rPr>
          <w:rFonts w:ascii="Times New Roman" w:hAnsi="Times New Roman" w:cs="Times New Roman" w:hint="eastAsia"/>
          <w:sz w:val="24"/>
          <w:szCs w:val="24"/>
        </w:rPr>
        <w:t>V</w:t>
      </w:r>
      <w:r w:rsidR="009D1C11">
        <w:rPr>
          <w:rFonts w:ascii="Times New Roman" w:hAnsi="Times New Roman" w:cs="Times New Roman" w:hint="eastAsia"/>
          <w:sz w:val="24"/>
          <w:szCs w:val="24"/>
        </w:rPr>
        <w:t>ignette).</w:t>
      </w:r>
    </w:p>
    <w:p w14:paraId="08A65FB4" w14:textId="03FCC329" w:rsidR="00114E7D" w:rsidRDefault="00114E7D" w:rsidP="008A1C58">
      <w:pPr>
        <w:spacing w:line="480" w:lineRule="auto"/>
        <w:rPr>
          <w:rFonts w:ascii="Times New Roman" w:hAnsi="Times New Roman" w:cs="Times New Roman"/>
          <w:sz w:val="24"/>
          <w:szCs w:val="24"/>
        </w:rPr>
      </w:pPr>
      <w:commentRangeStart w:id="118"/>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w:t>
      </w:r>
      <w:r w:rsidR="00BE2662">
        <w:rPr>
          <w:rFonts w:ascii="Times New Roman" w:hAnsi="Times New Roman" w:cs="Times New Roman" w:hint="eastAsia"/>
          <w:sz w:val="24"/>
          <w:szCs w:val="24"/>
        </w:rPr>
        <w:t>, Table S7</w:t>
      </w:r>
      <w:r w:rsidRPr="00114E7D">
        <w:rPr>
          <w:rFonts w:ascii="Times New Roman" w:hAnsi="Times New Roman" w:cs="Times New Roman"/>
          <w:sz w:val="24"/>
          <w:szCs w:val="24"/>
        </w:rPr>
        <w:t>).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w:t>
      </w:r>
      <w:r w:rsidR="005B7063">
        <w:rPr>
          <w:rFonts w:ascii="Times New Roman" w:hAnsi="Times New Roman" w:cs="Times New Roman" w:hint="eastAsia"/>
          <w:sz w:val="24"/>
          <w:szCs w:val="24"/>
        </w:rPr>
        <w:t>I</w:t>
      </w:r>
      <w:r w:rsidRPr="00114E7D">
        <w:rPr>
          <w:rFonts w:ascii="Times New Roman" w:hAnsi="Times New Roman" w:cs="Times New Roman"/>
          <w:sz w:val="24"/>
          <w:szCs w:val="24"/>
        </w:rPr>
        <w:t>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w:t>
      </w:r>
      <w:r w:rsidRPr="00114E7D">
        <w:rPr>
          <w:rFonts w:ascii="Times New Roman" w:hAnsi="Times New Roman" w:cs="Times New Roman"/>
          <w:sz w:val="24"/>
          <w:szCs w:val="24"/>
        </w:rPr>
        <w:lastRenderedPageBreak/>
        <w:t xml:space="preserve">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commentRangeEnd w:id="118"/>
      <w:r w:rsidR="00BE5302">
        <w:rPr>
          <w:rStyle w:val="CommentReference"/>
        </w:rPr>
        <w:commentReference w:id="118"/>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1FE01CD5"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w:t>
      </w:r>
      <w:r w:rsidR="002D29B1">
        <w:rPr>
          <w:rFonts w:ascii="Times New Roman" w:hAnsi="Times New Roman" w:cs="Times New Roman" w:hint="eastAsia"/>
          <w:sz w:val="24"/>
          <w:szCs w:val="24"/>
        </w:rPr>
        <w:t xml:space="preserve">Indel83 and Indel89 </w:t>
      </w:r>
      <w:r w:rsidR="00D84445" w:rsidRPr="008A1C58">
        <w:rPr>
          <w:rFonts w:ascii="Times New Roman" w:hAnsi="Times New Roman" w:cs="Times New Roman"/>
          <w:sz w:val="24"/>
          <w:szCs w:val="24"/>
        </w:rPr>
        <w:t xml:space="preserve">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BE2662">
        <w:rPr>
          <w:rFonts w:ascii="Times New Roman" w:hAnsi="Times New Roman" w:cs="Times New Roman" w:hint="eastAsia"/>
          <w:sz w:val="24"/>
          <w:szCs w:val="24"/>
        </w:rPr>
        <w:t>8</w:t>
      </w:r>
      <w:r w:rsidR="002D29B1">
        <w:rPr>
          <w:rFonts w:ascii="Times New Roman" w:hAnsi="Times New Roman" w:cs="Times New Roman" w:hint="eastAsia"/>
          <w:sz w:val="24"/>
          <w:szCs w:val="24"/>
        </w:rPr>
        <w:t>&amp;S</w:t>
      </w:r>
      <w:r w:rsidR="00BE2662">
        <w:rPr>
          <w:rFonts w:ascii="Times New Roman" w:hAnsi="Times New Roman" w:cs="Times New Roman" w:hint="eastAsia"/>
          <w:sz w:val="24"/>
          <w:szCs w:val="24"/>
        </w:rPr>
        <w:t>9</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 xml:space="preserve">Hartwig Medical Foundation through </w:t>
      </w:r>
      <w:r w:rsidR="008D5421" w:rsidRPr="008D5421">
        <w:rPr>
          <w:rFonts w:ascii="Times New Roman" w:hAnsi="Times New Roman" w:cs="Times New Roman"/>
          <w:sz w:val="24"/>
          <w:szCs w:val="24"/>
        </w:rPr>
        <w:lastRenderedPageBreak/>
        <w:t>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7503AA">
        <w:rPr>
          <w:rFonts w:ascii="Times New Roman" w:hAnsi="Times New Roman" w:cs="Times New Roman" w:hint="eastAsia"/>
          <w:sz w:val="24"/>
          <w:szCs w:val="24"/>
        </w:rPr>
        <w:t>10</w:t>
      </w:r>
      <w:r w:rsidR="002F33E9" w:rsidRPr="008A1C58">
        <w:rPr>
          <w:rFonts w:ascii="Times New Roman" w:hAnsi="Times New Roman" w:cs="Times New Roman"/>
          <w:sz w:val="24"/>
          <w:szCs w:val="24"/>
        </w:rPr>
        <w:t>.</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w:t>
      </w:r>
      <w:r w:rsidR="00E47B77" w:rsidRPr="008A1C58">
        <w:rPr>
          <w:rFonts w:ascii="Times New Roman" w:hAnsi="Times New Roman" w:cs="Times New Roman"/>
          <w:sz w:val="24"/>
          <w:szCs w:val="24"/>
        </w:rPr>
        <w:lastRenderedPageBreak/>
        <w:t>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119"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lastRenderedPageBreak/>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w:t>
      </w:r>
      <w:r w:rsidRPr="00A519BD">
        <w:rPr>
          <w:rFonts w:ascii="Times New Roman" w:hAnsi="Times New Roman" w:cs="Times New Roman"/>
          <w:sz w:val="24"/>
          <w:szCs w:val="24"/>
        </w:rPr>
        <w:lastRenderedPageBreak/>
        <w:t>(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w:t>
      </w:r>
      <w:r w:rsidRPr="00ED3772">
        <w:rPr>
          <w:rFonts w:ascii="Times New Roman" w:hAnsi="Times New Roman" w:cs="Times New Roman"/>
          <w:sz w:val="24"/>
          <w:szCs w:val="24"/>
        </w:rPr>
        <w:lastRenderedPageBreak/>
        <w:t xml:space="preserve">two linear regression models were fitted to the values of the real somatic indels count </w:t>
      </w:r>
      <w:r w:rsidR="00B706E3">
        <w:rPr>
          <w:rFonts w:ascii="Times New Roman" w:hAnsi="Times New Roman" w:cs="Times New Roman"/>
          <w:sz w:val="24"/>
          <w:szCs w:val="24"/>
        </w:rPr>
        <w:t>R(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r w:rsidR="002F6704">
        <w:rPr>
          <w:rFonts w:ascii="Times New Roman" w:hAnsi="Times New Roman" w:cs="Times New Roman"/>
          <w:sz w:val="24"/>
          <w:szCs w:val="24"/>
        </w:rPr>
        <w:t>S</w:t>
      </w:r>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c(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If the trends of a certain ID signature for the two dataset</w:t>
      </w:r>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dataset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er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xml:space="preserve">; if the </w:t>
      </w:r>
      <w:r w:rsidR="00E83074">
        <w:rPr>
          <w:rFonts w:ascii="Times New Roman" w:hAnsi="Times New Roman" w:cs="Times New Roman"/>
          <w:sz w:val="24"/>
          <w:szCs w:val="24"/>
        </w:rPr>
        <w:lastRenderedPageBreak/>
        <w:t>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20" w:name="_Hlk191059301"/>
      <w:r w:rsidRPr="00D343FD">
        <w:rPr>
          <w:rFonts w:ascii="Times New Roman" w:hAnsi="Times New Roman" w:cs="Times New Roman"/>
          <w:sz w:val="24"/>
          <w:szCs w:val="24"/>
        </w:rPr>
        <w:t>RNASEH2b</w:t>
      </w:r>
      <w:bookmarkEnd w:id="120"/>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w:t>
      </w:r>
      <w:r w:rsidRPr="00D343FD">
        <w:rPr>
          <w:rFonts w:ascii="Times New Roman" w:hAnsi="Times New Roman" w:cs="Times New Roman"/>
          <w:sz w:val="24"/>
          <w:szCs w:val="24"/>
        </w:rPr>
        <w:lastRenderedPageBreak/>
        <w:t xml:space="preserve">transfected with 2 μg of plasmid next day using Lipofectamine™ 3000 Transfection Reagent (Invitrogen™, Cat. No. L3000150) as per manufacturer’s recommendation. </w:t>
      </w:r>
    </w:p>
    <w:p w14:paraId="27F55436" w14:textId="3F5CCC48"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Pr="00D343FD">
        <w:rPr>
          <w:rFonts w:ascii="Times New Roman" w:hAnsi="Times New Roman" w:cs="Times New Roman"/>
          <w:b/>
          <w:bCs/>
          <w:sz w:val="24"/>
          <w:szCs w:val="24"/>
          <w:bdr w:val="none" w:sz="0" w:space="0" w:color="auto" w:frame="1"/>
          <w:shd w:val="clear" w:color="auto" w:fill="FFFFFF"/>
        </w:rPr>
        <w:t xml:space="preserve">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2B649672"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hint="eastAsia"/>
          <w:b/>
          <w:bCs/>
          <w:sz w:val="24"/>
          <w:szCs w:val="24"/>
        </w:rPr>
      </w:pPr>
      <w:r w:rsidRPr="00D343FD">
        <w:rPr>
          <w:rFonts w:ascii="Times New Roman" w:hAnsi="Times New Roman" w:cs="Times New Roman"/>
          <w:b/>
          <w:bCs/>
          <w:sz w:val="24"/>
          <w:szCs w:val="24"/>
        </w:rPr>
        <w:lastRenderedPageBreak/>
        <w:t>Whole genome sequencing</w:t>
      </w:r>
      <w:r w:rsidR="00F61ADA">
        <w:rPr>
          <w:rFonts w:ascii="Times New Roman" w:hAnsi="Times New Roman" w:cs="Times New Roman" w:hint="eastAsia"/>
          <w:b/>
          <w:bCs/>
          <w:sz w:val="24"/>
          <w:szCs w:val="24"/>
        </w:rPr>
        <w:t xml:space="preserve"> of </w:t>
      </w:r>
      <w:r w:rsidR="00F61ADA"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00F61ADA" w:rsidRPr="00D343FD">
        <w:rPr>
          <w:rFonts w:ascii="Times New Roman" w:hAnsi="Times New Roman" w:cs="Times New Roman"/>
          <w:b/>
          <w:bCs/>
          <w:sz w:val="24"/>
          <w:szCs w:val="24"/>
          <w:bdr w:val="none" w:sz="0" w:space="0" w:color="auto" w:frame="1"/>
          <w:shd w:val="clear" w:color="auto" w:fill="FFFFFF"/>
        </w:rPr>
        <w:t xml:space="preserve"> KO cell</w:t>
      </w:r>
      <w:r w:rsidR="00F61ADA">
        <w:rPr>
          <w:rFonts w:ascii="Times New Roman" w:hAnsi="Times New Roman" w:cs="Times New Roman" w:hint="eastAsia"/>
          <w:b/>
          <w:bCs/>
          <w:sz w:val="24"/>
          <w:szCs w:val="24"/>
          <w:bdr w:val="none" w:sz="0" w:space="0" w:color="auto" w:frame="1"/>
          <w:shd w:val="clear" w:color="auto" w:fill="FFFFFF"/>
        </w:rPr>
        <w:t xml:space="preserve"> clones</w:t>
      </w:r>
    </w:p>
    <w:p w14:paraId="08CBFA86" w14:textId="20CFBA5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Genomic DNA of the completed knout out RNASEH2</w:t>
      </w:r>
      <w:r w:rsidR="00F61ADA">
        <w:rPr>
          <w:rFonts w:ascii="Times New Roman" w:hAnsi="Times New Roman" w:cs="Times New Roman" w:hint="eastAsia"/>
          <w:sz w:val="24"/>
          <w:szCs w:val="24"/>
        </w:rPr>
        <w:t>B</w:t>
      </w:r>
      <w:r w:rsidRPr="00D343FD">
        <w:rPr>
          <w:rFonts w:ascii="Times New Roman" w:hAnsi="Times New Roman" w:cs="Times New Roman"/>
          <w:sz w:val="24"/>
          <w:szCs w:val="24"/>
        </w:rPr>
        <w:t xml:space="preserve">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lastRenderedPageBreak/>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73CCCCA" w14:textId="77777777" w:rsidR="008201EF" w:rsidRPr="008201EF" w:rsidRDefault="000B60F3" w:rsidP="008201EF">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8201EF" w:rsidRPr="008201EF">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8201EF" w:rsidRPr="008201EF">
        <w:rPr>
          <w:rFonts w:ascii="Times New Roman" w:hAnsi="Times New Roman" w:cs="Times New Roman"/>
          <w:i/>
          <w:iCs/>
          <w:sz w:val="24"/>
        </w:rPr>
        <w:t>Science</w:t>
      </w:r>
      <w:r w:rsidR="008201EF" w:rsidRPr="008201EF">
        <w:rPr>
          <w:rFonts w:ascii="Times New Roman" w:hAnsi="Times New Roman" w:cs="Times New Roman"/>
          <w:sz w:val="24"/>
        </w:rPr>
        <w:t xml:space="preserve"> 354 (6312): 618–22. https://doi.org/10.1126/science.aag0299.</w:t>
      </w:r>
    </w:p>
    <w:p w14:paraId="428917B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94–101. https://doi.org/10.1038/s41586-020-1943-3.</w:t>
      </w:r>
    </w:p>
    <w:p w14:paraId="20608AA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B30DC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82–93. https://doi.org/10.1038/s41586-020-1969-6.</w:t>
      </w:r>
    </w:p>
    <w:p w14:paraId="1A24ED4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8 (5): 654–65. https://doi.org/10.1101/gr.230219.117.</w:t>
      </w:r>
    </w:p>
    <w:p w14:paraId="15AF900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30 (6): 803–13. https://doi.org/10.1101/gr.255620.119.</w:t>
      </w:r>
    </w:p>
    <w:p w14:paraId="0B35A1E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8201EF">
        <w:rPr>
          <w:rFonts w:ascii="Times New Roman" w:hAnsi="Times New Roman" w:cs="Times New Roman"/>
          <w:i/>
          <w:iCs/>
          <w:sz w:val="24"/>
        </w:rPr>
        <w:t>Chemical Research in Toxicology</w:t>
      </w:r>
      <w:r w:rsidRPr="008201EF">
        <w:rPr>
          <w:rFonts w:ascii="Times New Roman" w:hAnsi="Times New Roman" w:cs="Times New Roman"/>
          <w:sz w:val="24"/>
        </w:rPr>
        <w:t xml:space="preserve"> 37 (2): 234–47. https://doi.org/10.1021/acs.chemrestox.3c00255.</w:t>
      </w:r>
    </w:p>
    <w:p w14:paraId="239105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en, Lei, Chong Zhang, Ruidong Xue, Mo Liu, Jian Bai, Jinxia Bao, Yin Wang, et al. 2024. ‘Deep Whole-Genome Analysis of 494 Hepatocellular Carcinomas’. </w:t>
      </w:r>
      <w:r w:rsidRPr="008201EF">
        <w:rPr>
          <w:rFonts w:ascii="Times New Roman" w:hAnsi="Times New Roman" w:cs="Times New Roman"/>
          <w:i/>
          <w:iCs/>
          <w:sz w:val="24"/>
        </w:rPr>
        <w:t>Nature</w:t>
      </w:r>
      <w:r w:rsidRPr="008201EF">
        <w:rPr>
          <w:rFonts w:ascii="Times New Roman" w:hAnsi="Times New Roman" w:cs="Times New Roman"/>
          <w:sz w:val="24"/>
        </w:rPr>
        <w:t>, March. https://doi.org/10.1038/s41586-024-07054-3.</w:t>
      </w:r>
    </w:p>
    <w:p w14:paraId="0D942AE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o, Jang-Eun, Nayun Kim, Yue C. Li, and Sue Jinks-Robertson. 2013. ‘Two Distinct Mechanisms of Topoisomerase 1-Dependent Mutagenesis in Yeast’. </w:t>
      </w:r>
      <w:r w:rsidRPr="008201EF">
        <w:rPr>
          <w:rFonts w:ascii="Times New Roman" w:hAnsi="Times New Roman" w:cs="Times New Roman"/>
          <w:i/>
          <w:iCs/>
          <w:sz w:val="24"/>
        </w:rPr>
        <w:t>DNA Repair</w:t>
      </w:r>
      <w:r w:rsidRPr="008201EF">
        <w:rPr>
          <w:rFonts w:ascii="Times New Roman" w:hAnsi="Times New Roman" w:cs="Times New Roman"/>
          <w:sz w:val="24"/>
        </w:rPr>
        <w:t xml:space="preserve"> 12 (3): 205–11. https://doi.org/10.1016/j.dnarep.2012.12.004.</w:t>
      </w:r>
    </w:p>
    <w:p w14:paraId="083F6E7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47E613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avies, Helen, Dominik Glodzik, Sandro Morganella, Lucy R. Yates, Johan Staaf, Xueqing Zou, Manasa Ramakrishna, et al. 2017. ‘HRDetect Is a Predictor of BRCA1 and BRCA2 </w:t>
      </w:r>
      <w:r w:rsidRPr="008201EF">
        <w:rPr>
          <w:rFonts w:ascii="Times New Roman" w:hAnsi="Times New Roman" w:cs="Times New Roman"/>
          <w:sz w:val="24"/>
        </w:rPr>
        <w:lastRenderedPageBreak/>
        <w:t xml:space="preserve">Deficiency Based on Mutational Signatures’.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3 (4): 517–25. https://doi.org/10.1038/nm.4292.</w:t>
      </w:r>
    </w:p>
    <w:p w14:paraId="7F64507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8201EF">
        <w:rPr>
          <w:rFonts w:ascii="Times New Roman" w:hAnsi="Times New Roman" w:cs="Times New Roman"/>
          <w:i/>
          <w:iCs/>
          <w:sz w:val="24"/>
        </w:rPr>
        <w:t>Science</w:t>
      </w:r>
      <w:r w:rsidRPr="008201EF">
        <w:rPr>
          <w:rFonts w:ascii="Times New Roman" w:hAnsi="Times New Roman" w:cs="Times New Roman"/>
          <w:sz w:val="24"/>
        </w:rPr>
        <w:t xml:space="preserve"> 376 (6591). https://doi.org/10.1126/science.abl9283.</w:t>
      </w:r>
    </w:p>
    <w:p w14:paraId="4670157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6 (7): 1063–69. https://doi.org/10.1038/s41591-020-0908-2.</w:t>
      </w:r>
    </w:p>
    <w:p w14:paraId="54F4321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8201EF">
        <w:rPr>
          <w:rFonts w:ascii="Times New Roman" w:hAnsi="Times New Roman" w:cs="Times New Roman"/>
          <w:i/>
          <w:iCs/>
          <w:sz w:val="24"/>
        </w:rPr>
        <w:t>Cancer Cell</w:t>
      </w:r>
      <w:r w:rsidRPr="008201EF">
        <w:rPr>
          <w:rFonts w:ascii="Times New Roman" w:hAnsi="Times New Roman" w:cs="Times New Roman"/>
          <w:sz w:val="24"/>
        </w:rPr>
        <w:t xml:space="preserve"> 35 (2): 256-266.e5. https://doi.org/10.1016/j.ccell.2018.12.011.</w:t>
      </w:r>
    </w:p>
    <w:p w14:paraId="3732C7F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8201EF">
        <w:rPr>
          <w:rFonts w:ascii="Times New Roman" w:hAnsi="Times New Roman" w:cs="Times New Roman"/>
          <w:i/>
          <w:iCs/>
          <w:sz w:val="24"/>
        </w:rPr>
        <w:t>Science Translational Medicine</w:t>
      </w:r>
      <w:r w:rsidRPr="008201EF">
        <w:rPr>
          <w:rFonts w:ascii="Times New Roman" w:hAnsi="Times New Roman" w:cs="Times New Roman"/>
          <w:sz w:val="24"/>
        </w:rPr>
        <w:t xml:space="preserve"> 5 (197). https://doi.org/10.1126/scitranslmed.3006200.</w:t>
      </w:r>
    </w:p>
    <w:p w14:paraId="322D40BE"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7 (9): 1475–86. https://doi.org/10.1101/gr.220038.116.</w:t>
      </w:r>
    </w:p>
    <w:p w14:paraId="0D198AD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8201EF">
        <w:rPr>
          <w:rFonts w:ascii="Times New Roman" w:hAnsi="Times New Roman" w:cs="Times New Roman"/>
          <w:i/>
          <w:iCs/>
          <w:sz w:val="24"/>
        </w:rPr>
        <w:t>Scientific Reports</w:t>
      </w:r>
      <w:r w:rsidRPr="008201EF">
        <w:rPr>
          <w:rFonts w:ascii="Times New Roman" w:hAnsi="Times New Roman" w:cs="Times New Roman"/>
          <w:sz w:val="24"/>
        </w:rPr>
        <w:t xml:space="preserve"> 5 (1): 13321. https://doi.org/10.1038/srep13321.</w:t>
      </w:r>
    </w:p>
    <w:p w14:paraId="27F067C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ang, Nanhai, Yang Wu, and Steven G Rozen. 2024. ‘A New Approach to the Challenging Problem of Mutational Signature Attribution’. </w:t>
      </w:r>
      <w:r w:rsidRPr="008201EF">
        <w:rPr>
          <w:rFonts w:ascii="Times New Roman" w:hAnsi="Times New Roman" w:cs="Times New Roman"/>
          <w:i/>
          <w:iCs/>
          <w:sz w:val="24"/>
        </w:rPr>
        <w:t>bioRxiv</w:t>
      </w:r>
      <w:r w:rsidRPr="008201EF">
        <w:rPr>
          <w:rFonts w:ascii="Times New Roman" w:hAnsi="Times New Roman" w:cs="Times New Roman"/>
          <w:sz w:val="24"/>
        </w:rPr>
        <w:t>. https://doi.org/10.1101/2024.05.20.594967.</w:t>
      </w:r>
    </w:p>
    <w:p w14:paraId="4CCAC31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6 (3): 541–52. https://doi.org/10.1038/s41588-024-01659-0.</w:t>
      </w:r>
    </w:p>
    <w:p w14:paraId="19AB3C3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8201EF">
        <w:rPr>
          <w:rFonts w:ascii="Times New Roman" w:hAnsi="Times New Roman" w:cs="Times New Roman"/>
          <w:i/>
          <w:iCs/>
          <w:sz w:val="24"/>
        </w:rPr>
        <w:t>Nature Genetics</w:t>
      </w:r>
      <w:r w:rsidRPr="008201EF">
        <w:rPr>
          <w:rFonts w:ascii="Times New Roman" w:hAnsi="Times New Roman" w:cs="Times New Roman"/>
          <w:sz w:val="24"/>
        </w:rPr>
        <w:t>, April. https://doi.org/10.1038/s41588-025-02152-y.</w:t>
      </w:r>
    </w:p>
    <w:p w14:paraId="59321BA4"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8201EF">
        <w:rPr>
          <w:rFonts w:ascii="Times New Roman" w:hAnsi="Times New Roman" w:cs="Times New Roman"/>
          <w:i/>
          <w:iCs/>
          <w:sz w:val="24"/>
        </w:rPr>
        <w:t>Cell</w:t>
      </w:r>
      <w:r w:rsidRPr="008201EF">
        <w:rPr>
          <w:rFonts w:ascii="Times New Roman" w:hAnsi="Times New Roman" w:cs="Times New Roman"/>
          <w:sz w:val="24"/>
        </w:rPr>
        <w:t xml:space="preserve"> 177 (4): 821-836.e16. https://doi.org/10.1016/j.cell.2019.03.001.</w:t>
      </w:r>
    </w:p>
    <w:p w14:paraId="725B409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ppert, Malcolm J., Nayun Kim, Jang-Eun Cho, Ryan P. Larson, Nathan E. Schoenly, Shannon H. O’Shea, and Sue Jinks-Robertson. 2011. ‘Role for Topoisomerase 1 in Transcription-Associated Mutagenesis in Yeast’.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8–703. https://doi.org/10.1073/pnas.1012363108.</w:t>
      </w:r>
    </w:p>
    <w:p w14:paraId="31CA9F4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8201EF">
        <w:rPr>
          <w:rFonts w:ascii="Times New Roman" w:hAnsi="Times New Roman" w:cs="Times New Roman"/>
          <w:i/>
          <w:iCs/>
          <w:sz w:val="24"/>
        </w:rPr>
        <w:t>NAR Genomics and Bioinformatics</w:t>
      </w:r>
      <w:r w:rsidRPr="008201EF">
        <w:rPr>
          <w:rFonts w:ascii="Times New Roman" w:hAnsi="Times New Roman" w:cs="Times New Roman"/>
          <w:sz w:val="24"/>
        </w:rPr>
        <w:t xml:space="preserve"> 5 (1): lqad005. https://doi.org/10.1093/nargab/lqad005.</w:t>
      </w:r>
    </w:p>
    <w:p w14:paraId="454E25E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lastRenderedPageBreak/>
        <w:t xml:space="preserve">Martínez-Jiménez, Francisco, Ali Movasati, Sascha Remy Brunner, Luan Nguyen, Peter Priestley, Edwin Cuppen, and Arne Van Hoeck. 2023. ‘Pan-Cancer Whole-Genome Comparison of Primary and Metastatic Solid Tumours’. </w:t>
      </w:r>
      <w:r w:rsidRPr="008201EF">
        <w:rPr>
          <w:rFonts w:ascii="Times New Roman" w:hAnsi="Times New Roman" w:cs="Times New Roman"/>
          <w:i/>
          <w:iCs/>
          <w:sz w:val="24"/>
        </w:rPr>
        <w:t>Nature</w:t>
      </w:r>
      <w:r w:rsidRPr="008201EF">
        <w:rPr>
          <w:rFonts w:ascii="Times New Roman" w:hAnsi="Times New Roman" w:cs="Times New Roman"/>
          <w:sz w:val="24"/>
        </w:rPr>
        <w:t xml:space="preserve"> 618 (7964): 333–41. https://doi.org/10.1038/s41586-023-06054-z.</w:t>
      </w:r>
    </w:p>
    <w:p w14:paraId="62114CC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CBB9F7F"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8201EF">
        <w:rPr>
          <w:rFonts w:ascii="Times New Roman" w:hAnsi="Times New Roman" w:cs="Times New Roman"/>
          <w:i/>
          <w:iCs/>
          <w:sz w:val="24"/>
        </w:rPr>
        <w:t>Cell</w:t>
      </w:r>
      <w:r w:rsidRPr="008201EF">
        <w:rPr>
          <w:rFonts w:ascii="Times New Roman" w:hAnsi="Times New Roman" w:cs="Times New Roman"/>
          <w:sz w:val="24"/>
        </w:rPr>
        <w:t xml:space="preserve"> 149 (5): 979–93. https://doi.org/10.1016/j.cell.2012.04.024.</w:t>
      </w:r>
    </w:p>
    <w:p w14:paraId="54E2BB3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8201EF">
        <w:rPr>
          <w:rFonts w:ascii="Times New Roman" w:hAnsi="Times New Roman" w:cs="Times New Roman"/>
          <w:i/>
          <w:iCs/>
          <w:sz w:val="24"/>
        </w:rPr>
        <w:t>Genome Medicine</w:t>
      </w:r>
      <w:r w:rsidRPr="008201EF">
        <w:rPr>
          <w:rFonts w:ascii="Times New Roman" w:hAnsi="Times New Roman" w:cs="Times New Roman"/>
          <w:sz w:val="24"/>
        </w:rPr>
        <w:t xml:space="preserve"> 7 (1): 38. https://doi.org/10.1186/s13073-015-0161-3.</w:t>
      </w:r>
    </w:p>
    <w:p w14:paraId="1935961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8201EF">
        <w:rPr>
          <w:rFonts w:ascii="Times New Roman" w:hAnsi="Times New Roman" w:cs="Times New Roman"/>
          <w:i/>
          <w:iCs/>
          <w:sz w:val="24"/>
        </w:rPr>
        <w:t>Nature</w:t>
      </w:r>
      <w:r w:rsidRPr="008201EF">
        <w:rPr>
          <w:rFonts w:ascii="Times New Roman" w:hAnsi="Times New Roman" w:cs="Times New Roman"/>
          <w:sz w:val="24"/>
        </w:rPr>
        <w:t xml:space="preserve"> 602 (7898): 623–31. https://doi.org/10.1038/s41586-022-04403-y.</w:t>
      </w:r>
    </w:p>
    <w:p w14:paraId="37CB80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2 (11): 1189–97. https://doi.org/10.1038/s41588-020-0692-4.</w:t>
      </w:r>
    </w:p>
    <w:p w14:paraId="1514D0B5"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8201EF">
        <w:rPr>
          <w:rFonts w:ascii="Times New Roman" w:hAnsi="Times New Roman" w:cs="Times New Roman"/>
          <w:i/>
          <w:iCs/>
          <w:sz w:val="24"/>
        </w:rPr>
        <w:t>Saccharomyces Cerevisiae</w:t>
      </w:r>
      <w:r w:rsidRPr="008201EF">
        <w:rPr>
          <w:rFonts w:ascii="Times New Roman" w:hAnsi="Times New Roman" w:cs="Times New Roman"/>
          <w:sz w:val="24"/>
        </w:rPr>
        <w:t xml:space="preserve">’.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2–97. https://doi.org/10.1073/pnas.1012582108.</w:t>
      </w:r>
    </w:p>
    <w:p w14:paraId="038B8379" w14:textId="7EE5E7A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3"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9"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110" w:author="Mo Liu" w:date="2025-08-30T17:44:00Z" w:initials="ML">
    <w:p w14:paraId="66446F03" w14:textId="77777777" w:rsidR="00F42D0F" w:rsidRDefault="00F42D0F" w:rsidP="00F42D0F">
      <w:pPr>
        <w:pStyle w:val="CommentText"/>
      </w:pPr>
      <w:r>
        <w:rPr>
          <w:rStyle w:val="CommentReference"/>
        </w:rPr>
        <w:annotationRef/>
      </w:r>
      <w:r>
        <w:t xml:space="preserve">Well, I think this might be trivial. </w:t>
      </w:r>
    </w:p>
  </w:comment>
  <w:comment w:id="111" w:author="Mo Liu" w:date="2025-08-30T19:33:00Z" w:initials="ML">
    <w:p w14:paraId="005F669E" w14:textId="77777777" w:rsidR="00EA0FFF" w:rsidRDefault="00EA0FFF" w:rsidP="00EA0FFF">
      <w:pPr>
        <w:pStyle w:val="CommentText"/>
      </w:pPr>
      <w:r>
        <w:rPr>
          <w:rStyle w:val="CommentReference"/>
        </w:rPr>
        <w:annotationRef/>
      </w:r>
      <w:r>
        <w:t>Need to discuss if we have space for a main table</w:t>
      </w:r>
    </w:p>
  </w:comment>
  <w:comment w:id="112" w:author="Mo Liu" w:date="2025-08-30T12:01:00Z" w:initials="ML">
    <w:p w14:paraId="52313C62" w14:textId="1CEF78EC" w:rsidR="00DC0BC9" w:rsidRDefault="00DC0BC9" w:rsidP="00DC0BC9">
      <w:pPr>
        <w:pStyle w:val="CommentText"/>
      </w:pPr>
      <w:r>
        <w:rPr>
          <w:rStyle w:val="CommentReference"/>
        </w:rPr>
        <w:annotationRef/>
      </w:r>
      <w:r>
        <w:t>Maybe I also need to do a sup figure for this?</w:t>
      </w:r>
    </w:p>
  </w:comment>
  <w:comment w:id="113" w:author="Mo Liu" w:date="2025-08-31T11:07:00Z" w:initials="ML">
    <w:p w14:paraId="5F733CE3" w14:textId="77777777" w:rsidR="002233A5" w:rsidRDefault="002233A5" w:rsidP="002233A5">
      <w:pPr>
        <w:pStyle w:val="CommentText"/>
      </w:pPr>
      <w:r>
        <w:rPr>
          <w:rStyle w:val="CommentReference"/>
        </w:rPr>
        <w:annotationRef/>
      </w:r>
      <w:r>
        <w:t>I need to check this part</w:t>
      </w:r>
    </w:p>
  </w:comment>
  <w:comment w:id="114" w:author="Mo Liu" w:date="2025-09-01T16:18:00Z" w:initials="ML">
    <w:p w14:paraId="0233E15A" w14:textId="77777777" w:rsidR="00632DC7" w:rsidRDefault="00632DC7" w:rsidP="00632DC7">
      <w:pPr>
        <w:pStyle w:val="CommentText"/>
      </w:pPr>
      <w:r>
        <w:rPr>
          <w:rStyle w:val="CommentReference"/>
        </w:rPr>
        <w:annotationRef/>
      </w:r>
      <w:r>
        <w:t>New figure</w:t>
      </w:r>
    </w:p>
  </w:comment>
  <w:comment w:id="115" w:author="Mo Liu" w:date="2025-08-30T17:19:00Z" w:initials="ML">
    <w:p w14:paraId="1D4DFC01" w14:textId="7E618646" w:rsidR="00A3771B" w:rsidRDefault="00A3771B" w:rsidP="00A3771B">
      <w:pPr>
        <w:pStyle w:val="CommentText"/>
      </w:pPr>
      <w:r>
        <w:rPr>
          <w:rStyle w:val="CommentReference"/>
        </w:rPr>
        <w:annotationRef/>
      </w:r>
      <w:r>
        <w:t>figure</w:t>
      </w:r>
    </w:p>
  </w:comment>
  <w:comment w:id="116" w:author="Mo Liu" w:date="2025-08-30T17:20:00Z" w:initials="ML">
    <w:p w14:paraId="6F5FFF65" w14:textId="77777777" w:rsidR="00616BC6" w:rsidRDefault="00616BC6" w:rsidP="00616BC6">
      <w:pPr>
        <w:pStyle w:val="CommentText"/>
      </w:pPr>
      <w:r>
        <w:rPr>
          <w:rStyle w:val="CommentReference"/>
        </w:rPr>
        <w:annotationRef/>
      </w:r>
      <w:r>
        <w:t>Is this appropriate?</w:t>
      </w:r>
    </w:p>
  </w:comment>
  <w:comment w:id="118" w:author="Mo Liu" w:date="2025-08-31T11:49:00Z" w:initials="ML">
    <w:p w14:paraId="447E01F9" w14:textId="77777777" w:rsidR="00A36A25" w:rsidRDefault="00BE5302" w:rsidP="00A36A25">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453A41" w15:done="0"/>
  <w15:commentEx w15:paraId="66446F03" w15:paraIdParent="7F453A41" w15:done="0"/>
  <w15:commentEx w15:paraId="005F669E" w15:done="0"/>
  <w15:commentEx w15:paraId="52313C62" w15:done="0"/>
  <w15:commentEx w15:paraId="5F733CE3" w15:done="0"/>
  <w15:commentEx w15:paraId="0233E15A" w15:done="0"/>
  <w15:commentEx w15:paraId="1D4DFC01" w15:done="0"/>
  <w15:commentEx w15:paraId="6F5FFF65" w15:done="0"/>
  <w15:commentEx w15:paraId="447E01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66E6AB" w16cex:dateUtc="2025-06-24T08:45:00Z"/>
  <w16cex:commentExtensible w16cex:durableId="4FF52FBF" w16cex:dateUtc="2025-08-30T09:44:00Z"/>
  <w16cex:commentExtensible w16cex:durableId="4A242B82" w16cex:dateUtc="2025-08-30T11:33:00Z"/>
  <w16cex:commentExtensible w16cex:durableId="3044662D" w16cex:dateUtc="2025-08-30T04:01:00Z"/>
  <w16cex:commentExtensible w16cex:durableId="2DF839E1" w16cex:dateUtc="2025-08-31T03:07:00Z"/>
  <w16cex:commentExtensible w16cex:durableId="2DD3F3B4" w16cex:dateUtc="2025-09-01T08:18:00Z"/>
  <w16cex:commentExtensible w16cex:durableId="4B95F414" w16cex:dateUtc="2025-08-30T09:19:00Z"/>
  <w16cex:commentExtensible w16cex:durableId="627CD20B" w16cex:dateUtc="2025-08-30T09:20:00Z"/>
  <w16cex:commentExtensible w16cex:durableId="6BEABF61" w16cex:dateUtc="2025-08-31T0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453A41" w16cid:durableId="6566E6AB"/>
  <w16cid:commentId w16cid:paraId="66446F03" w16cid:durableId="4FF52FBF"/>
  <w16cid:commentId w16cid:paraId="005F669E" w16cid:durableId="4A242B82"/>
  <w16cid:commentId w16cid:paraId="52313C62" w16cid:durableId="3044662D"/>
  <w16cid:commentId w16cid:paraId="5F733CE3" w16cid:durableId="2DF839E1"/>
  <w16cid:commentId w16cid:paraId="0233E15A" w16cid:durableId="2DD3F3B4"/>
  <w16cid:commentId w16cid:paraId="1D4DFC01" w16cid:durableId="4B95F414"/>
  <w16cid:commentId w16cid:paraId="6F5FFF65" w16cid:durableId="627CD20B"/>
  <w16cid:commentId w16cid:paraId="447E01F9" w16cid:durableId="6BEABF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7AEFDB" w14:textId="77777777" w:rsidR="00214D42" w:rsidRDefault="00214D42" w:rsidP="000F4F7D">
      <w:pPr>
        <w:spacing w:after="0" w:line="240" w:lineRule="auto"/>
      </w:pPr>
      <w:r>
        <w:separator/>
      </w:r>
    </w:p>
  </w:endnote>
  <w:endnote w:type="continuationSeparator" w:id="0">
    <w:p w14:paraId="68084C7E" w14:textId="77777777" w:rsidR="00214D42" w:rsidRDefault="00214D42" w:rsidP="000F4F7D">
      <w:pPr>
        <w:spacing w:after="0" w:line="240" w:lineRule="auto"/>
      </w:pPr>
      <w:r>
        <w:continuationSeparator/>
      </w:r>
    </w:p>
  </w:endnote>
  <w:endnote w:type="continuationNotice" w:id="1">
    <w:p w14:paraId="3270E124" w14:textId="77777777" w:rsidR="00214D42" w:rsidRDefault="00214D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1"/>
    <w:family w:val="modern"/>
    <w:pitch w:val="default"/>
    <w:sig w:usb0="E0002EFF" w:usb1="C0007843"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395003" w14:textId="77777777" w:rsidR="00214D42" w:rsidRDefault="00214D42" w:rsidP="000F4F7D">
      <w:pPr>
        <w:spacing w:after="0" w:line="240" w:lineRule="auto"/>
      </w:pPr>
      <w:r>
        <w:separator/>
      </w:r>
    </w:p>
  </w:footnote>
  <w:footnote w:type="continuationSeparator" w:id="0">
    <w:p w14:paraId="301BFBAE" w14:textId="77777777" w:rsidR="00214D42" w:rsidRDefault="00214D42" w:rsidP="000F4F7D">
      <w:pPr>
        <w:spacing w:after="0" w:line="240" w:lineRule="auto"/>
      </w:pPr>
      <w:r>
        <w:continuationSeparator/>
      </w:r>
    </w:p>
  </w:footnote>
  <w:footnote w:type="continuationNotice" w:id="1">
    <w:p w14:paraId="6F1B9942" w14:textId="77777777" w:rsidR="00214D42" w:rsidRDefault="00214D4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222F"/>
    <w:rsid w:val="001B264C"/>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4D42"/>
    <w:rsid w:val="00215340"/>
    <w:rsid w:val="00217A45"/>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67C87"/>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7CC"/>
    <w:rsid w:val="002E75C4"/>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B72"/>
    <w:rsid w:val="00371F1F"/>
    <w:rsid w:val="00372C91"/>
    <w:rsid w:val="00372F43"/>
    <w:rsid w:val="00374059"/>
    <w:rsid w:val="0037464F"/>
    <w:rsid w:val="00375235"/>
    <w:rsid w:val="0037608B"/>
    <w:rsid w:val="00376164"/>
    <w:rsid w:val="00381638"/>
    <w:rsid w:val="00382668"/>
    <w:rsid w:val="00383988"/>
    <w:rsid w:val="00383C4D"/>
    <w:rsid w:val="00383E26"/>
    <w:rsid w:val="00384577"/>
    <w:rsid w:val="0038562B"/>
    <w:rsid w:val="00386606"/>
    <w:rsid w:val="00386D65"/>
    <w:rsid w:val="003911B1"/>
    <w:rsid w:val="003911E3"/>
    <w:rsid w:val="00391A3A"/>
    <w:rsid w:val="00394149"/>
    <w:rsid w:val="00394B96"/>
    <w:rsid w:val="00394FCF"/>
    <w:rsid w:val="0039644F"/>
    <w:rsid w:val="00396754"/>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34D8"/>
    <w:rsid w:val="003C494E"/>
    <w:rsid w:val="003C49C1"/>
    <w:rsid w:val="003C718A"/>
    <w:rsid w:val="003D04F2"/>
    <w:rsid w:val="003D0634"/>
    <w:rsid w:val="003D0B91"/>
    <w:rsid w:val="003D194E"/>
    <w:rsid w:val="003D57E6"/>
    <w:rsid w:val="003D5BC9"/>
    <w:rsid w:val="003D71E8"/>
    <w:rsid w:val="003D7B53"/>
    <w:rsid w:val="003D7E27"/>
    <w:rsid w:val="003D7FAC"/>
    <w:rsid w:val="003E0A31"/>
    <w:rsid w:val="003E11F9"/>
    <w:rsid w:val="003E150E"/>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72C"/>
    <w:rsid w:val="00475D49"/>
    <w:rsid w:val="00477509"/>
    <w:rsid w:val="00477E63"/>
    <w:rsid w:val="0048034F"/>
    <w:rsid w:val="0048166A"/>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B06B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CDB"/>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F9C"/>
    <w:rsid w:val="005C3121"/>
    <w:rsid w:val="005C4578"/>
    <w:rsid w:val="005C504D"/>
    <w:rsid w:val="005C698F"/>
    <w:rsid w:val="005C7125"/>
    <w:rsid w:val="005C7937"/>
    <w:rsid w:val="005D01CC"/>
    <w:rsid w:val="005D0AC2"/>
    <w:rsid w:val="005D0C5E"/>
    <w:rsid w:val="005D1F39"/>
    <w:rsid w:val="005D2173"/>
    <w:rsid w:val="005D4467"/>
    <w:rsid w:val="005D5D29"/>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537"/>
    <w:rsid w:val="00610D52"/>
    <w:rsid w:val="0061101D"/>
    <w:rsid w:val="00611BCE"/>
    <w:rsid w:val="00612121"/>
    <w:rsid w:val="006157F1"/>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2DC7"/>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135C"/>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0E03"/>
    <w:rsid w:val="007C26AA"/>
    <w:rsid w:val="007C36B0"/>
    <w:rsid w:val="007C5737"/>
    <w:rsid w:val="007C582C"/>
    <w:rsid w:val="007C610B"/>
    <w:rsid w:val="007C64A6"/>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353"/>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6A76"/>
    <w:rsid w:val="008779BC"/>
    <w:rsid w:val="0088031C"/>
    <w:rsid w:val="008806F2"/>
    <w:rsid w:val="00881426"/>
    <w:rsid w:val="00881A08"/>
    <w:rsid w:val="0088308B"/>
    <w:rsid w:val="00885FAE"/>
    <w:rsid w:val="00886667"/>
    <w:rsid w:val="00886F5F"/>
    <w:rsid w:val="00887178"/>
    <w:rsid w:val="00887307"/>
    <w:rsid w:val="008904C8"/>
    <w:rsid w:val="00891073"/>
    <w:rsid w:val="00891183"/>
    <w:rsid w:val="0089194B"/>
    <w:rsid w:val="00892860"/>
    <w:rsid w:val="008934D7"/>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1C11"/>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9BD"/>
    <w:rsid w:val="00A54236"/>
    <w:rsid w:val="00A5426A"/>
    <w:rsid w:val="00A567B9"/>
    <w:rsid w:val="00A568FE"/>
    <w:rsid w:val="00A57B57"/>
    <w:rsid w:val="00A6024D"/>
    <w:rsid w:val="00A60DDB"/>
    <w:rsid w:val="00A6212A"/>
    <w:rsid w:val="00A63EB5"/>
    <w:rsid w:val="00A63F9F"/>
    <w:rsid w:val="00A64A85"/>
    <w:rsid w:val="00A65081"/>
    <w:rsid w:val="00A667DC"/>
    <w:rsid w:val="00A67D61"/>
    <w:rsid w:val="00A7037E"/>
    <w:rsid w:val="00A70496"/>
    <w:rsid w:val="00A70D28"/>
    <w:rsid w:val="00A72296"/>
    <w:rsid w:val="00A72333"/>
    <w:rsid w:val="00A72529"/>
    <w:rsid w:val="00A72DC1"/>
    <w:rsid w:val="00A7337E"/>
    <w:rsid w:val="00A74199"/>
    <w:rsid w:val="00A74EE9"/>
    <w:rsid w:val="00A7512F"/>
    <w:rsid w:val="00A769C0"/>
    <w:rsid w:val="00A77699"/>
    <w:rsid w:val="00A80012"/>
    <w:rsid w:val="00A8004E"/>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3792"/>
    <w:rsid w:val="00B5490D"/>
    <w:rsid w:val="00B5500F"/>
    <w:rsid w:val="00B55A80"/>
    <w:rsid w:val="00B55D83"/>
    <w:rsid w:val="00B563BB"/>
    <w:rsid w:val="00B56C7A"/>
    <w:rsid w:val="00B62255"/>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C06"/>
    <w:rsid w:val="00B81296"/>
    <w:rsid w:val="00B812BE"/>
    <w:rsid w:val="00B81490"/>
    <w:rsid w:val="00B8209A"/>
    <w:rsid w:val="00B83101"/>
    <w:rsid w:val="00B848E5"/>
    <w:rsid w:val="00B84B2B"/>
    <w:rsid w:val="00B865E1"/>
    <w:rsid w:val="00B8798B"/>
    <w:rsid w:val="00B87BF8"/>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1353"/>
    <w:rsid w:val="00C5391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522C"/>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B37"/>
    <w:rsid w:val="00CC4B04"/>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234"/>
    <w:rsid w:val="00E001BA"/>
    <w:rsid w:val="00E02D67"/>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5F97"/>
    <w:rsid w:val="00E47B77"/>
    <w:rsid w:val="00E50A5B"/>
    <w:rsid w:val="00E50EEF"/>
    <w:rsid w:val="00E52BB4"/>
    <w:rsid w:val="00E5449E"/>
    <w:rsid w:val="00E54BAF"/>
    <w:rsid w:val="00E54C2D"/>
    <w:rsid w:val="00E5597E"/>
    <w:rsid w:val="00E55B34"/>
    <w:rsid w:val="00E55F45"/>
    <w:rsid w:val="00E578B8"/>
    <w:rsid w:val="00E60E52"/>
    <w:rsid w:val="00E61BF5"/>
    <w:rsid w:val="00E62205"/>
    <w:rsid w:val="00E62E2C"/>
    <w:rsid w:val="00E62E6E"/>
    <w:rsid w:val="00E6352C"/>
    <w:rsid w:val="00E637E3"/>
    <w:rsid w:val="00E639B6"/>
    <w:rsid w:val="00E64267"/>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267B"/>
    <w:rsid w:val="00F03195"/>
    <w:rsid w:val="00F03F2D"/>
    <w:rsid w:val="00F05DA6"/>
    <w:rsid w:val="00F07FFC"/>
    <w:rsid w:val="00F10FBF"/>
    <w:rsid w:val="00F12535"/>
    <w:rsid w:val="00F131F1"/>
    <w:rsid w:val="00F13AC8"/>
    <w:rsid w:val="00F13BC6"/>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B11"/>
    <w:rsid w:val="00F33DBE"/>
    <w:rsid w:val="00F33E69"/>
    <w:rsid w:val="00F33EA5"/>
    <w:rsid w:val="00F353D6"/>
    <w:rsid w:val="00F3557F"/>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5EFB"/>
    <w:rsid w:val="00F663D5"/>
    <w:rsid w:val="00F665B8"/>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doi.org/10.1038/srep15587"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1"/>
    <w:family w:val="modern"/>
    <w:pitch w:val="default"/>
    <w:sig w:usb0="E0002EFF" w:usb1="C0007843"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E56CE"/>
    <w:rsid w:val="009E603B"/>
    <w:rsid w:val="00A02748"/>
    <w:rsid w:val="00A43319"/>
    <w:rsid w:val="00A568FE"/>
    <w:rsid w:val="00A97ED7"/>
    <w:rsid w:val="00AA1E28"/>
    <w:rsid w:val="00AC3C06"/>
    <w:rsid w:val="00AE0B7D"/>
    <w:rsid w:val="00AF79AE"/>
    <w:rsid w:val="00B23970"/>
    <w:rsid w:val="00B4288D"/>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A4F42"/>
    <w:rsid w:val="00DD3009"/>
    <w:rsid w:val="00DD3CFD"/>
    <w:rsid w:val="00DE5CE5"/>
    <w:rsid w:val="00DF0780"/>
    <w:rsid w:val="00E1001D"/>
    <w:rsid w:val="00E22559"/>
    <w:rsid w:val="00E55180"/>
    <w:rsid w:val="00E74567"/>
    <w:rsid w:val="00EA1D1B"/>
    <w:rsid w:val="00F41580"/>
    <w:rsid w:val="00F60165"/>
    <w:rsid w:val="00F943C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229</TotalTime>
  <Pages>35</Pages>
  <Words>32079</Words>
  <Characters>182854</Characters>
  <Application>Microsoft Office Word</Application>
  <DocSecurity>0</DocSecurity>
  <Lines>1523</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99</cp:revision>
  <cp:lastPrinted>2025-06-06T09:23:00Z</cp:lastPrinted>
  <dcterms:created xsi:type="dcterms:W3CDTF">2025-08-30T04:00:00Z</dcterms:created>
  <dcterms:modified xsi:type="dcterms:W3CDTF">2025-09-01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0"&gt;&lt;session id="dgQYQsIS"/&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